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D4C907" w14:textId="77777777" w:rsidR="005C644B" w:rsidRDefault="005C644B" w:rsidP="005C644B">
      <w:pPr>
        <w:spacing w:line="480" w:lineRule="auto"/>
        <w:jc w:val="both"/>
        <w:rPr>
          <w:rFonts w:ascii="Calibri" w:eastAsia="Times New Roman" w:hAnsi="Calibri" w:cs="Calibri"/>
          <w:b/>
          <w:bCs/>
          <w:sz w:val="28"/>
          <w:szCs w:val="28"/>
          <w:lang w:val="en-US" w:eastAsia="fr-FR"/>
        </w:rPr>
      </w:pPr>
      <w:bookmarkStart w:id="0" w:name="_Hlk90454728"/>
    </w:p>
    <w:p w14:paraId="5EC15D22" w14:textId="235375A4" w:rsidR="00A23FC5" w:rsidRPr="005C644B" w:rsidRDefault="00037CF6" w:rsidP="005C644B">
      <w:pPr>
        <w:spacing w:line="480" w:lineRule="auto"/>
        <w:jc w:val="both"/>
        <w:rPr>
          <w:rFonts w:ascii="Calibri" w:eastAsia="Times New Roman" w:hAnsi="Calibri" w:cs="Calibri"/>
          <w:b/>
          <w:bCs/>
          <w:sz w:val="28"/>
          <w:szCs w:val="28"/>
          <w:lang w:val="en-US" w:eastAsia="fr-FR"/>
        </w:rPr>
      </w:pPr>
      <w:r w:rsidRPr="005C644B">
        <w:rPr>
          <w:rFonts w:ascii="Calibri" w:eastAsia="Times New Roman" w:hAnsi="Calibri" w:cs="Calibri"/>
          <w:b/>
          <w:bCs/>
          <w:sz w:val="28"/>
          <w:szCs w:val="28"/>
          <w:lang w:val="en-US" w:eastAsia="fr-FR"/>
        </w:rPr>
        <w:t>Qualitative assessment of the</w:t>
      </w:r>
      <w:r w:rsidR="00A23FC5" w:rsidRPr="005C644B">
        <w:rPr>
          <w:rFonts w:ascii="Calibri" w:eastAsia="Times New Roman" w:hAnsi="Calibri" w:cs="Calibri"/>
          <w:b/>
          <w:bCs/>
          <w:sz w:val="28"/>
          <w:szCs w:val="28"/>
          <w:lang w:val="en-US" w:eastAsia="fr-FR"/>
        </w:rPr>
        <w:t xml:space="preserve"> conservative </w:t>
      </w:r>
      <w:r w:rsidR="00A10241" w:rsidRPr="005C644B">
        <w:rPr>
          <w:rFonts w:ascii="Calibri" w:eastAsia="Times New Roman" w:hAnsi="Calibri" w:cs="Calibri"/>
          <w:b/>
          <w:bCs/>
          <w:sz w:val="28"/>
          <w:szCs w:val="28"/>
          <w:lang w:val="en-US" w:eastAsia="fr-FR"/>
        </w:rPr>
        <w:t xml:space="preserve">management </w:t>
      </w:r>
      <w:r w:rsidR="00A23FC5" w:rsidRPr="005C644B">
        <w:rPr>
          <w:rFonts w:ascii="Calibri" w:eastAsia="Times New Roman" w:hAnsi="Calibri" w:cs="Calibri"/>
          <w:b/>
          <w:bCs/>
          <w:sz w:val="28"/>
          <w:szCs w:val="28"/>
          <w:lang w:val="en-US" w:eastAsia="fr-FR"/>
        </w:rPr>
        <w:t>of nocturia with standardised written materials</w:t>
      </w:r>
      <w:r w:rsidR="00A10241" w:rsidRPr="005C644B">
        <w:rPr>
          <w:rFonts w:ascii="Calibri" w:eastAsia="Times New Roman" w:hAnsi="Calibri" w:cs="Calibri"/>
          <w:b/>
          <w:bCs/>
          <w:sz w:val="28"/>
          <w:szCs w:val="28"/>
          <w:lang w:val="en-US" w:eastAsia="fr-FR"/>
        </w:rPr>
        <w:t xml:space="preserve"> for </w:t>
      </w:r>
      <w:r w:rsidR="00A00670" w:rsidRPr="005C644B">
        <w:rPr>
          <w:rFonts w:ascii="Calibri" w:eastAsia="Times New Roman" w:hAnsi="Calibri" w:cs="Calibri"/>
          <w:b/>
          <w:bCs/>
          <w:sz w:val="28"/>
          <w:szCs w:val="28"/>
          <w:lang w:val="en-US" w:eastAsia="fr-FR"/>
        </w:rPr>
        <w:t>L</w:t>
      </w:r>
      <w:r w:rsidR="00A10241" w:rsidRPr="005C644B">
        <w:rPr>
          <w:rFonts w:ascii="Calibri" w:eastAsia="Times New Roman" w:hAnsi="Calibri" w:cs="Calibri"/>
          <w:b/>
          <w:bCs/>
          <w:sz w:val="28"/>
          <w:szCs w:val="28"/>
          <w:lang w:val="en-US" w:eastAsia="fr-FR"/>
        </w:rPr>
        <w:t xml:space="preserve">ower </w:t>
      </w:r>
      <w:r w:rsidR="00A00670" w:rsidRPr="005C644B">
        <w:rPr>
          <w:rFonts w:ascii="Calibri" w:eastAsia="Times New Roman" w:hAnsi="Calibri" w:cs="Calibri"/>
          <w:b/>
          <w:bCs/>
          <w:sz w:val="28"/>
          <w:szCs w:val="28"/>
          <w:lang w:val="en-US" w:eastAsia="fr-FR"/>
        </w:rPr>
        <w:t>U</w:t>
      </w:r>
      <w:r w:rsidR="00A10241" w:rsidRPr="005C644B">
        <w:rPr>
          <w:rFonts w:ascii="Calibri" w:eastAsia="Times New Roman" w:hAnsi="Calibri" w:cs="Calibri"/>
          <w:b/>
          <w:bCs/>
          <w:sz w:val="28"/>
          <w:szCs w:val="28"/>
          <w:lang w:val="en-US" w:eastAsia="fr-FR"/>
        </w:rPr>
        <w:t xml:space="preserve">rinary </w:t>
      </w:r>
      <w:r w:rsidR="00A00670" w:rsidRPr="005C644B">
        <w:rPr>
          <w:rFonts w:ascii="Calibri" w:eastAsia="Times New Roman" w:hAnsi="Calibri" w:cs="Calibri"/>
          <w:b/>
          <w:bCs/>
          <w:sz w:val="28"/>
          <w:szCs w:val="28"/>
          <w:lang w:val="en-US" w:eastAsia="fr-FR"/>
        </w:rPr>
        <w:t>T</w:t>
      </w:r>
      <w:r w:rsidR="00A10241" w:rsidRPr="005C644B">
        <w:rPr>
          <w:rFonts w:ascii="Calibri" w:eastAsia="Times New Roman" w:hAnsi="Calibri" w:cs="Calibri"/>
          <w:b/>
          <w:bCs/>
          <w:sz w:val="28"/>
          <w:szCs w:val="28"/>
          <w:lang w:val="en-US" w:eastAsia="fr-FR"/>
        </w:rPr>
        <w:t xml:space="preserve">ract </w:t>
      </w:r>
      <w:r w:rsidR="00A00670" w:rsidRPr="005C644B">
        <w:rPr>
          <w:rFonts w:ascii="Calibri" w:eastAsia="Times New Roman" w:hAnsi="Calibri" w:cs="Calibri"/>
          <w:b/>
          <w:bCs/>
          <w:sz w:val="28"/>
          <w:szCs w:val="28"/>
          <w:lang w:val="en-US" w:eastAsia="fr-FR"/>
        </w:rPr>
        <w:t>S</w:t>
      </w:r>
      <w:r w:rsidR="00A10241" w:rsidRPr="005C644B">
        <w:rPr>
          <w:rFonts w:ascii="Calibri" w:eastAsia="Times New Roman" w:hAnsi="Calibri" w:cs="Calibri"/>
          <w:b/>
          <w:bCs/>
          <w:sz w:val="28"/>
          <w:szCs w:val="28"/>
          <w:lang w:val="en-US" w:eastAsia="fr-FR"/>
        </w:rPr>
        <w:t>ymptoms in men treated in primary care</w:t>
      </w:r>
    </w:p>
    <w:p w14:paraId="345B0820" w14:textId="77777777" w:rsidR="005C644B" w:rsidRDefault="005C644B" w:rsidP="005C644B">
      <w:pPr>
        <w:spacing w:line="480" w:lineRule="auto"/>
        <w:jc w:val="both"/>
        <w:rPr>
          <w:rFonts w:ascii="Calibri" w:eastAsia="Times New Roman" w:hAnsi="Calibri" w:cs="Calibri"/>
          <w:i/>
          <w:iCs/>
          <w:sz w:val="24"/>
          <w:szCs w:val="24"/>
          <w:lang w:eastAsia="fr-FR"/>
        </w:rPr>
      </w:pPr>
    </w:p>
    <w:p w14:paraId="22977BF8" w14:textId="59B29DC2" w:rsidR="00A23FC5" w:rsidRPr="005C644B" w:rsidRDefault="00A23FC5" w:rsidP="005C644B">
      <w:pPr>
        <w:spacing w:line="480" w:lineRule="auto"/>
        <w:jc w:val="both"/>
        <w:rPr>
          <w:rFonts w:ascii="Calibri" w:eastAsia="Times New Roman" w:hAnsi="Calibri" w:cs="Calibri"/>
          <w:i/>
          <w:iCs/>
          <w:sz w:val="24"/>
          <w:szCs w:val="24"/>
          <w:lang w:eastAsia="fr-FR"/>
        </w:rPr>
      </w:pPr>
      <w:r w:rsidRPr="005C644B">
        <w:rPr>
          <w:rFonts w:ascii="Calibri" w:eastAsia="Times New Roman" w:hAnsi="Calibri" w:cs="Calibri"/>
          <w:i/>
          <w:iCs/>
          <w:sz w:val="24"/>
          <w:szCs w:val="24"/>
          <w:lang w:eastAsia="fr-FR"/>
        </w:rPr>
        <w:t>Patrick</w:t>
      </w:r>
      <w:r w:rsidR="00037CF6" w:rsidRPr="005C644B">
        <w:rPr>
          <w:rFonts w:ascii="Calibri" w:eastAsia="Times New Roman" w:hAnsi="Calibri" w:cs="Calibri"/>
          <w:i/>
          <w:iCs/>
          <w:sz w:val="24"/>
          <w:szCs w:val="24"/>
          <w:lang w:eastAsia="fr-FR"/>
        </w:rPr>
        <w:t xml:space="preserve"> Olaniyi</w:t>
      </w:r>
      <w:r w:rsidR="006400C5" w:rsidRPr="005C644B">
        <w:rPr>
          <w:rFonts w:ascii="Calibri" w:eastAsia="Times New Roman" w:hAnsi="Calibri" w:cs="Calibri"/>
          <w:i/>
          <w:iCs/>
          <w:sz w:val="24"/>
          <w:szCs w:val="24"/>
          <w:vertAlign w:val="superscript"/>
          <w:lang w:eastAsia="fr-FR"/>
        </w:rPr>
        <w:t>1</w:t>
      </w:r>
      <w:r w:rsidRPr="005C644B">
        <w:rPr>
          <w:rFonts w:ascii="Calibri" w:eastAsia="Times New Roman" w:hAnsi="Calibri" w:cs="Calibri"/>
          <w:i/>
          <w:iCs/>
          <w:sz w:val="24"/>
          <w:szCs w:val="24"/>
          <w:lang w:eastAsia="fr-FR"/>
        </w:rPr>
        <w:t>, Nikki</w:t>
      </w:r>
      <w:r w:rsidR="00037CF6" w:rsidRPr="005C644B">
        <w:rPr>
          <w:rFonts w:ascii="Calibri" w:eastAsia="Times New Roman" w:hAnsi="Calibri" w:cs="Calibri"/>
          <w:i/>
          <w:iCs/>
          <w:sz w:val="24"/>
          <w:szCs w:val="24"/>
          <w:lang w:eastAsia="fr-FR"/>
        </w:rPr>
        <w:t xml:space="preserve"> Cotterill</w:t>
      </w:r>
      <w:r w:rsidR="006400C5" w:rsidRPr="005C644B">
        <w:rPr>
          <w:rFonts w:ascii="Calibri" w:eastAsia="Times New Roman" w:hAnsi="Calibri" w:cs="Calibri"/>
          <w:i/>
          <w:iCs/>
          <w:sz w:val="24"/>
          <w:szCs w:val="24"/>
          <w:vertAlign w:val="superscript"/>
          <w:lang w:eastAsia="fr-FR"/>
        </w:rPr>
        <w:t>2</w:t>
      </w:r>
      <w:r w:rsidRPr="005C644B">
        <w:rPr>
          <w:rFonts w:ascii="Calibri" w:eastAsia="Times New Roman" w:hAnsi="Calibri" w:cs="Calibri"/>
          <w:i/>
          <w:iCs/>
          <w:sz w:val="24"/>
          <w:szCs w:val="24"/>
          <w:lang w:eastAsia="fr-FR"/>
        </w:rPr>
        <w:t xml:space="preserve">, </w:t>
      </w:r>
      <w:r w:rsidR="006315B6" w:rsidRPr="005C644B">
        <w:rPr>
          <w:rFonts w:ascii="Calibri" w:eastAsia="Times New Roman" w:hAnsi="Calibri" w:cs="Calibri"/>
          <w:i/>
          <w:iCs/>
          <w:sz w:val="24"/>
          <w:szCs w:val="24"/>
          <w:lang w:eastAsia="fr-FR"/>
        </w:rPr>
        <w:t>Marcus</w:t>
      </w:r>
      <w:r w:rsidR="00037CF6" w:rsidRPr="005C644B">
        <w:rPr>
          <w:rFonts w:ascii="Calibri" w:eastAsia="Times New Roman" w:hAnsi="Calibri" w:cs="Calibri"/>
          <w:i/>
          <w:iCs/>
          <w:sz w:val="24"/>
          <w:szCs w:val="24"/>
          <w:lang w:eastAsia="fr-FR"/>
        </w:rPr>
        <w:t xml:space="preserve"> J. Drake</w:t>
      </w:r>
      <w:r w:rsidR="006400C5" w:rsidRPr="005C644B">
        <w:rPr>
          <w:rFonts w:ascii="Calibri" w:eastAsia="Times New Roman" w:hAnsi="Calibri" w:cs="Calibri"/>
          <w:i/>
          <w:iCs/>
          <w:sz w:val="24"/>
          <w:szCs w:val="24"/>
          <w:vertAlign w:val="superscript"/>
          <w:lang w:eastAsia="fr-FR"/>
        </w:rPr>
        <w:t>1,3</w:t>
      </w:r>
      <w:r w:rsidR="006315B6" w:rsidRPr="005C644B">
        <w:rPr>
          <w:rFonts w:ascii="Calibri" w:eastAsia="Times New Roman" w:hAnsi="Calibri" w:cs="Calibri"/>
          <w:i/>
          <w:iCs/>
          <w:sz w:val="24"/>
          <w:szCs w:val="24"/>
          <w:lang w:eastAsia="fr-FR"/>
        </w:rPr>
        <w:t xml:space="preserve">, </w:t>
      </w:r>
      <w:r w:rsidRPr="005C644B">
        <w:rPr>
          <w:rFonts w:ascii="Calibri" w:eastAsia="Times New Roman" w:hAnsi="Calibri" w:cs="Calibri"/>
          <w:i/>
          <w:iCs/>
          <w:sz w:val="24"/>
          <w:szCs w:val="24"/>
          <w:lang w:eastAsia="fr-FR"/>
        </w:rPr>
        <w:t>Jess</w:t>
      </w:r>
      <w:r w:rsidR="00382915" w:rsidRPr="005C644B">
        <w:rPr>
          <w:rFonts w:ascii="Calibri" w:eastAsia="Times New Roman" w:hAnsi="Calibri" w:cs="Calibri"/>
          <w:i/>
          <w:iCs/>
          <w:sz w:val="24"/>
          <w:szCs w:val="24"/>
          <w:lang w:eastAsia="fr-FR"/>
        </w:rPr>
        <w:t>ica</w:t>
      </w:r>
      <w:r w:rsidRPr="005C644B">
        <w:rPr>
          <w:rFonts w:ascii="Calibri" w:eastAsia="Times New Roman" w:hAnsi="Calibri" w:cs="Calibri"/>
          <w:i/>
          <w:iCs/>
          <w:sz w:val="24"/>
          <w:szCs w:val="24"/>
          <w:lang w:eastAsia="fr-FR"/>
        </w:rPr>
        <w:t xml:space="preserve"> F</w:t>
      </w:r>
      <w:r w:rsidR="00037CF6" w:rsidRPr="005C644B">
        <w:rPr>
          <w:rFonts w:ascii="Calibri" w:eastAsia="Times New Roman" w:hAnsi="Calibri" w:cs="Calibri"/>
          <w:i/>
          <w:iCs/>
          <w:sz w:val="24"/>
          <w:szCs w:val="24"/>
          <w:lang w:eastAsia="fr-FR"/>
        </w:rPr>
        <w:t>rost</w:t>
      </w:r>
      <w:r w:rsidR="006400C5" w:rsidRPr="005C644B">
        <w:rPr>
          <w:rFonts w:ascii="Calibri" w:eastAsia="Times New Roman" w:hAnsi="Calibri" w:cs="Calibri"/>
          <w:i/>
          <w:iCs/>
          <w:sz w:val="24"/>
          <w:szCs w:val="24"/>
          <w:vertAlign w:val="superscript"/>
          <w:lang w:eastAsia="fr-FR"/>
        </w:rPr>
        <w:t>4</w:t>
      </w:r>
      <w:r w:rsidRPr="005C644B">
        <w:rPr>
          <w:rFonts w:ascii="Calibri" w:eastAsia="Times New Roman" w:hAnsi="Calibri" w:cs="Calibri"/>
          <w:i/>
          <w:iCs/>
          <w:sz w:val="24"/>
          <w:szCs w:val="24"/>
          <w:lang w:eastAsia="fr-FR"/>
        </w:rPr>
        <w:t xml:space="preserve">, </w:t>
      </w:r>
      <w:r w:rsidR="00037CF6" w:rsidRPr="005C644B">
        <w:rPr>
          <w:rFonts w:ascii="Calibri" w:eastAsia="Times New Roman" w:hAnsi="Calibri" w:cs="Calibri"/>
          <w:i/>
          <w:iCs/>
          <w:sz w:val="24"/>
          <w:szCs w:val="24"/>
          <w:lang w:eastAsia="fr-FR"/>
        </w:rPr>
        <w:t xml:space="preserve">J. </w:t>
      </w:r>
      <w:r w:rsidR="006315B6" w:rsidRPr="005C644B">
        <w:rPr>
          <w:rFonts w:ascii="Calibri" w:eastAsia="Times New Roman" w:hAnsi="Calibri" w:cs="Calibri"/>
          <w:i/>
          <w:iCs/>
          <w:sz w:val="24"/>
          <w:szCs w:val="24"/>
          <w:lang w:eastAsia="fr-FR"/>
        </w:rPr>
        <w:t>Athene</w:t>
      </w:r>
      <w:r w:rsidR="00037CF6" w:rsidRPr="005C644B">
        <w:rPr>
          <w:rFonts w:ascii="Calibri" w:eastAsia="Times New Roman" w:hAnsi="Calibri" w:cs="Calibri"/>
          <w:i/>
          <w:iCs/>
          <w:sz w:val="24"/>
          <w:szCs w:val="24"/>
          <w:lang w:eastAsia="fr-FR"/>
        </w:rPr>
        <w:t xml:space="preserve"> Lane</w:t>
      </w:r>
      <w:r w:rsidR="006400C5" w:rsidRPr="005C644B">
        <w:rPr>
          <w:rFonts w:ascii="Calibri" w:eastAsia="Times New Roman" w:hAnsi="Calibri" w:cs="Calibri"/>
          <w:i/>
          <w:iCs/>
          <w:sz w:val="24"/>
          <w:szCs w:val="24"/>
          <w:vertAlign w:val="superscript"/>
          <w:lang w:eastAsia="fr-FR"/>
        </w:rPr>
        <w:t>4</w:t>
      </w:r>
      <w:r w:rsidR="006315B6" w:rsidRPr="005C644B">
        <w:rPr>
          <w:rFonts w:ascii="Calibri" w:eastAsia="Times New Roman" w:hAnsi="Calibri" w:cs="Calibri"/>
          <w:i/>
          <w:iCs/>
          <w:sz w:val="24"/>
          <w:szCs w:val="24"/>
          <w:lang w:eastAsia="fr-FR"/>
        </w:rPr>
        <w:t>, Matt</w:t>
      </w:r>
      <w:r w:rsidR="00037CF6" w:rsidRPr="005C644B">
        <w:rPr>
          <w:rFonts w:ascii="Calibri" w:eastAsia="Times New Roman" w:hAnsi="Calibri" w:cs="Calibri"/>
          <w:i/>
          <w:iCs/>
          <w:sz w:val="24"/>
          <w:szCs w:val="24"/>
          <w:lang w:eastAsia="fr-FR"/>
        </w:rPr>
        <w:t>hew Ridd</w:t>
      </w:r>
      <w:r w:rsidR="006400C5" w:rsidRPr="005C644B">
        <w:rPr>
          <w:rFonts w:ascii="Calibri" w:eastAsia="Times New Roman" w:hAnsi="Calibri" w:cs="Calibri"/>
          <w:i/>
          <w:iCs/>
          <w:sz w:val="24"/>
          <w:szCs w:val="24"/>
          <w:vertAlign w:val="superscript"/>
          <w:lang w:eastAsia="fr-FR"/>
        </w:rPr>
        <w:t>4</w:t>
      </w:r>
      <w:r w:rsidR="006315B6" w:rsidRPr="005C644B">
        <w:rPr>
          <w:rFonts w:ascii="Calibri" w:eastAsia="Times New Roman" w:hAnsi="Calibri" w:cs="Calibri"/>
          <w:i/>
          <w:iCs/>
          <w:sz w:val="24"/>
          <w:szCs w:val="24"/>
          <w:lang w:eastAsia="fr-FR"/>
        </w:rPr>
        <w:t>, Luke</w:t>
      </w:r>
      <w:r w:rsidR="00037CF6" w:rsidRPr="005C644B">
        <w:rPr>
          <w:rFonts w:ascii="Calibri" w:eastAsia="Times New Roman" w:hAnsi="Calibri" w:cs="Calibri"/>
          <w:i/>
          <w:iCs/>
          <w:sz w:val="24"/>
          <w:szCs w:val="24"/>
          <w:lang w:eastAsia="fr-FR"/>
        </w:rPr>
        <w:t xml:space="preserve"> Robles</w:t>
      </w:r>
      <w:r w:rsidR="006400C5" w:rsidRPr="005C644B">
        <w:rPr>
          <w:rFonts w:ascii="Calibri" w:eastAsia="Times New Roman" w:hAnsi="Calibri" w:cs="Calibri"/>
          <w:i/>
          <w:iCs/>
          <w:sz w:val="24"/>
          <w:szCs w:val="24"/>
          <w:vertAlign w:val="superscript"/>
          <w:lang w:eastAsia="fr-FR"/>
        </w:rPr>
        <w:t>4</w:t>
      </w:r>
      <w:r w:rsidR="006315B6" w:rsidRPr="005C644B">
        <w:rPr>
          <w:rFonts w:ascii="Calibri" w:eastAsia="Times New Roman" w:hAnsi="Calibri" w:cs="Calibri"/>
          <w:i/>
          <w:iCs/>
          <w:sz w:val="24"/>
          <w:szCs w:val="24"/>
          <w:lang w:eastAsia="fr-FR"/>
        </w:rPr>
        <w:t>, Gordon</w:t>
      </w:r>
      <w:r w:rsidR="00037CF6" w:rsidRPr="005C644B">
        <w:rPr>
          <w:rFonts w:ascii="Calibri" w:eastAsia="Times New Roman" w:hAnsi="Calibri" w:cs="Calibri"/>
          <w:i/>
          <w:iCs/>
          <w:sz w:val="24"/>
          <w:szCs w:val="24"/>
          <w:lang w:eastAsia="fr-FR"/>
        </w:rPr>
        <w:t xml:space="preserve"> Taylor</w:t>
      </w:r>
      <w:r w:rsidR="006400C5" w:rsidRPr="005C644B">
        <w:rPr>
          <w:rFonts w:ascii="Calibri" w:eastAsia="Times New Roman" w:hAnsi="Calibri" w:cs="Calibri"/>
          <w:i/>
          <w:iCs/>
          <w:sz w:val="24"/>
          <w:szCs w:val="24"/>
          <w:vertAlign w:val="superscript"/>
          <w:lang w:eastAsia="fr-FR"/>
        </w:rPr>
        <w:t>4</w:t>
      </w:r>
      <w:r w:rsidR="006315B6" w:rsidRPr="005C644B">
        <w:rPr>
          <w:rFonts w:ascii="Calibri" w:eastAsia="Times New Roman" w:hAnsi="Calibri" w:cs="Calibri"/>
          <w:i/>
          <w:iCs/>
          <w:sz w:val="24"/>
          <w:szCs w:val="24"/>
          <w:lang w:eastAsia="fr-FR"/>
        </w:rPr>
        <w:t>, Jo</w:t>
      </w:r>
      <w:r w:rsidR="00037CF6" w:rsidRPr="005C644B">
        <w:rPr>
          <w:rFonts w:ascii="Calibri" w:eastAsia="Times New Roman" w:hAnsi="Calibri" w:cs="Calibri"/>
          <w:i/>
          <w:iCs/>
          <w:sz w:val="24"/>
          <w:szCs w:val="24"/>
          <w:lang w:eastAsia="fr-FR"/>
        </w:rPr>
        <w:t xml:space="preserve"> Worthington</w:t>
      </w:r>
      <w:r w:rsidR="006400C5" w:rsidRPr="005C644B">
        <w:rPr>
          <w:rFonts w:ascii="Calibri" w:eastAsia="Times New Roman" w:hAnsi="Calibri" w:cs="Calibri"/>
          <w:i/>
          <w:iCs/>
          <w:sz w:val="24"/>
          <w:szCs w:val="24"/>
          <w:vertAlign w:val="superscript"/>
          <w:lang w:eastAsia="fr-FR"/>
        </w:rPr>
        <w:t>4</w:t>
      </w:r>
      <w:r w:rsidR="006315B6" w:rsidRPr="005C644B">
        <w:rPr>
          <w:rFonts w:ascii="Calibri" w:eastAsia="Times New Roman" w:hAnsi="Calibri" w:cs="Calibri"/>
          <w:i/>
          <w:iCs/>
          <w:sz w:val="24"/>
          <w:szCs w:val="24"/>
          <w:lang w:eastAsia="fr-FR"/>
        </w:rPr>
        <w:t xml:space="preserve">, </w:t>
      </w:r>
      <w:r w:rsidRPr="005C644B">
        <w:rPr>
          <w:rFonts w:ascii="Calibri" w:eastAsia="Times New Roman" w:hAnsi="Calibri" w:cs="Calibri"/>
          <w:i/>
          <w:iCs/>
          <w:sz w:val="24"/>
          <w:szCs w:val="24"/>
          <w:lang w:eastAsia="fr-FR"/>
        </w:rPr>
        <w:t>Jess</w:t>
      </w:r>
      <w:r w:rsidR="00382915" w:rsidRPr="005C644B">
        <w:rPr>
          <w:rFonts w:ascii="Calibri" w:eastAsia="Times New Roman" w:hAnsi="Calibri" w:cs="Calibri"/>
          <w:i/>
          <w:iCs/>
          <w:sz w:val="24"/>
          <w:szCs w:val="24"/>
          <w:lang w:eastAsia="fr-FR"/>
        </w:rPr>
        <w:t>ica</w:t>
      </w:r>
      <w:r w:rsidRPr="005C644B">
        <w:rPr>
          <w:rFonts w:ascii="Calibri" w:eastAsia="Times New Roman" w:hAnsi="Calibri" w:cs="Calibri"/>
          <w:i/>
          <w:iCs/>
          <w:sz w:val="24"/>
          <w:szCs w:val="24"/>
          <w:lang w:eastAsia="fr-FR"/>
        </w:rPr>
        <w:t xml:space="preserve"> W</w:t>
      </w:r>
      <w:r w:rsidR="00037CF6" w:rsidRPr="005C644B">
        <w:rPr>
          <w:rFonts w:ascii="Calibri" w:eastAsia="Times New Roman" w:hAnsi="Calibri" w:cs="Calibri"/>
          <w:i/>
          <w:iCs/>
          <w:sz w:val="24"/>
          <w:szCs w:val="24"/>
          <w:lang w:eastAsia="fr-FR"/>
        </w:rPr>
        <w:t>heeler</w:t>
      </w:r>
      <w:r w:rsidR="006400C5" w:rsidRPr="005C644B">
        <w:rPr>
          <w:rFonts w:ascii="Calibri" w:eastAsia="Times New Roman" w:hAnsi="Calibri" w:cs="Calibri"/>
          <w:i/>
          <w:iCs/>
          <w:sz w:val="24"/>
          <w:szCs w:val="24"/>
          <w:vertAlign w:val="superscript"/>
          <w:lang w:eastAsia="fr-FR"/>
        </w:rPr>
        <w:t>4</w:t>
      </w:r>
    </w:p>
    <w:p w14:paraId="39B8C58F" w14:textId="007FD319" w:rsidR="006400C5" w:rsidRPr="006400C5" w:rsidRDefault="006400C5" w:rsidP="005C644B">
      <w:pPr>
        <w:spacing w:line="480" w:lineRule="auto"/>
        <w:jc w:val="both"/>
        <w:rPr>
          <w:rFonts w:ascii="Calibri" w:eastAsia="Times New Roman" w:hAnsi="Calibri" w:cs="Calibri"/>
          <w:i/>
          <w:iCs/>
          <w:sz w:val="28"/>
          <w:szCs w:val="28"/>
          <w:lang w:eastAsia="fr-FR"/>
        </w:rPr>
      </w:pPr>
    </w:p>
    <w:p w14:paraId="111175CA" w14:textId="77777777" w:rsidR="006400C5" w:rsidRPr="006400C5" w:rsidRDefault="006400C5" w:rsidP="005C644B">
      <w:pPr>
        <w:pStyle w:val="ListParagraph"/>
        <w:numPr>
          <w:ilvl w:val="0"/>
          <w:numId w:val="6"/>
        </w:numPr>
        <w:spacing w:after="0" w:line="480" w:lineRule="auto"/>
        <w:jc w:val="both"/>
        <w:rPr>
          <w:rFonts w:ascii="Calibri" w:hAnsi="Calibri" w:cs="Calibri"/>
          <w:color w:val="000000" w:themeColor="text1"/>
          <w:sz w:val="24"/>
          <w:szCs w:val="24"/>
        </w:rPr>
      </w:pPr>
      <w:r w:rsidRPr="006400C5">
        <w:rPr>
          <w:rFonts w:ascii="Calibri" w:hAnsi="Calibri" w:cs="Calibri"/>
          <w:color w:val="000000" w:themeColor="text1"/>
          <w:sz w:val="24"/>
          <w:szCs w:val="24"/>
        </w:rPr>
        <w:t>Bristol Urological Institute, North Bristol NHS Trust, Bristol, UK</w:t>
      </w:r>
    </w:p>
    <w:p w14:paraId="65E08399" w14:textId="77777777" w:rsidR="006400C5" w:rsidRPr="006400C5" w:rsidRDefault="006400C5" w:rsidP="005C644B">
      <w:pPr>
        <w:pStyle w:val="ListParagraph"/>
        <w:numPr>
          <w:ilvl w:val="0"/>
          <w:numId w:val="6"/>
        </w:numPr>
        <w:spacing w:after="0" w:line="480" w:lineRule="auto"/>
        <w:jc w:val="both"/>
        <w:rPr>
          <w:rFonts w:ascii="Calibri" w:hAnsi="Calibri" w:cs="Calibri"/>
          <w:sz w:val="24"/>
          <w:szCs w:val="24"/>
        </w:rPr>
      </w:pPr>
      <w:r w:rsidRPr="006400C5">
        <w:rPr>
          <w:rFonts w:ascii="Calibri" w:hAnsi="Calibri" w:cs="Calibri"/>
          <w:sz w:val="24"/>
          <w:szCs w:val="24"/>
        </w:rPr>
        <w:t>School of Health and Social Wellbeing, University of the West of England, Bristol, UK</w:t>
      </w:r>
    </w:p>
    <w:p w14:paraId="73168B0F" w14:textId="42E1A088" w:rsidR="006400C5" w:rsidRPr="006400C5" w:rsidRDefault="006400C5" w:rsidP="005C644B">
      <w:pPr>
        <w:pStyle w:val="ListParagraph"/>
        <w:numPr>
          <w:ilvl w:val="0"/>
          <w:numId w:val="6"/>
        </w:numPr>
        <w:spacing w:line="480" w:lineRule="auto"/>
        <w:jc w:val="both"/>
        <w:rPr>
          <w:rFonts w:ascii="Calibri" w:hAnsi="Calibri" w:cs="Calibri"/>
          <w:color w:val="000000" w:themeColor="text1"/>
          <w:sz w:val="24"/>
          <w:szCs w:val="24"/>
        </w:rPr>
      </w:pPr>
      <w:r w:rsidRPr="006400C5">
        <w:rPr>
          <w:rFonts w:ascii="Calibri" w:hAnsi="Calibri" w:cs="Calibri"/>
          <w:color w:val="000000" w:themeColor="text1"/>
          <w:sz w:val="24"/>
          <w:szCs w:val="24"/>
        </w:rPr>
        <w:t xml:space="preserve">Translational Health Sciences, Bristol Medical School, University of Bristol, UK </w:t>
      </w:r>
    </w:p>
    <w:p w14:paraId="44CF8D26" w14:textId="4D9EDAFA" w:rsidR="006400C5" w:rsidRPr="006400C5" w:rsidRDefault="006400C5" w:rsidP="005C644B">
      <w:pPr>
        <w:pStyle w:val="ListParagraph"/>
        <w:numPr>
          <w:ilvl w:val="0"/>
          <w:numId w:val="6"/>
        </w:numPr>
        <w:spacing w:line="480" w:lineRule="auto"/>
        <w:jc w:val="both"/>
        <w:rPr>
          <w:rFonts w:ascii="Calibri" w:hAnsi="Calibri" w:cs="Calibri"/>
          <w:color w:val="000000" w:themeColor="text1"/>
          <w:sz w:val="24"/>
          <w:szCs w:val="24"/>
        </w:rPr>
      </w:pPr>
      <w:r w:rsidRPr="006400C5">
        <w:rPr>
          <w:rFonts w:ascii="Calibri" w:hAnsi="Calibri" w:cs="Calibri"/>
          <w:color w:val="000000" w:themeColor="text1"/>
          <w:sz w:val="24"/>
          <w:szCs w:val="24"/>
        </w:rPr>
        <w:t>Population Health Sciences, Bristol Medical School, University of Bristol, UK</w:t>
      </w:r>
    </w:p>
    <w:p w14:paraId="7C622856" w14:textId="59500154" w:rsidR="006400C5" w:rsidRPr="006400C5" w:rsidRDefault="006400C5" w:rsidP="005C644B">
      <w:pPr>
        <w:spacing w:after="0" w:line="480" w:lineRule="auto"/>
        <w:jc w:val="both"/>
        <w:rPr>
          <w:rFonts w:ascii="Calibri" w:hAnsi="Calibri" w:cs="Calibri"/>
          <w:color w:val="000000" w:themeColor="text1"/>
          <w:sz w:val="24"/>
          <w:szCs w:val="24"/>
        </w:rPr>
      </w:pPr>
    </w:p>
    <w:p w14:paraId="6D4FC902" w14:textId="77777777" w:rsidR="006400C5" w:rsidRPr="006400C5" w:rsidRDefault="006400C5" w:rsidP="005C644B">
      <w:pPr>
        <w:spacing w:after="0" w:line="480" w:lineRule="auto"/>
        <w:jc w:val="both"/>
        <w:rPr>
          <w:rFonts w:ascii="Calibri" w:hAnsi="Calibri" w:cs="Calibri"/>
          <w:color w:val="000000" w:themeColor="text1"/>
          <w:sz w:val="24"/>
          <w:szCs w:val="24"/>
        </w:rPr>
      </w:pPr>
    </w:p>
    <w:p w14:paraId="1ECE5834" w14:textId="6E639E37" w:rsidR="006400C5" w:rsidRPr="006400C5" w:rsidRDefault="006400C5" w:rsidP="005C644B">
      <w:pPr>
        <w:spacing w:after="0" w:line="480" w:lineRule="auto"/>
        <w:jc w:val="both"/>
        <w:rPr>
          <w:rFonts w:ascii="Calibri" w:hAnsi="Calibri" w:cs="Calibri"/>
          <w:color w:val="000000" w:themeColor="text1"/>
          <w:sz w:val="24"/>
          <w:szCs w:val="24"/>
        </w:rPr>
      </w:pPr>
      <w:r w:rsidRPr="006400C5">
        <w:rPr>
          <w:rFonts w:ascii="Calibri" w:hAnsi="Calibri" w:cs="Calibri"/>
          <w:color w:val="000000" w:themeColor="text1"/>
          <w:sz w:val="24"/>
          <w:szCs w:val="24"/>
        </w:rPr>
        <w:t>Correspondence to; Marcus Drake, 3</w:t>
      </w:r>
      <w:r w:rsidRPr="006400C5">
        <w:rPr>
          <w:rFonts w:ascii="Calibri" w:hAnsi="Calibri" w:cs="Calibri"/>
          <w:color w:val="000000" w:themeColor="text1"/>
          <w:sz w:val="24"/>
          <w:szCs w:val="24"/>
          <w:vertAlign w:val="superscript"/>
        </w:rPr>
        <w:t>rd</w:t>
      </w:r>
      <w:r w:rsidRPr="006400C5">
        <w:rPr>
          <w:rFonts w:ascii="Calibri" w:hAnsi="Calibri" w:cs="Calibri"/>
          <w:color w:val="000000" w:themeColor="text1"/>
          <w:sz w:val="24"/>
          <w:szCs w:val="24"/>
        </w:rPr>
        <w:t xml:space="preserve"> floor L&amp;R building, Southmead Hospital, Bristol, BS10 5NB, UK</w:t>
      </w:r>
    </w:p>
    <w:p w14:paraId="42D218E2" w14:textId="36BDFA79" w:rsidR="006400C5" w:rsidRPr="005C644B" w:rsidRDefault="006400C5" w:rsidP="005C644B">
      <w:pPr>
        <w:spacing w:line="480" w:lineRule="auto"/>
        <w:jc w:val="both"/>
        <w:rPr>
          <w:rFonts w:ascii="Calibri" w:eastAsia="Times New Roman" w:hAnsi="Calibri" w:cs="Calibri"/>
          <w:i/>
          <w:iCs/>
          <w:sz w:val="24"/>
          <w:szCs w:val="24"/>
          <w:lang w:eastAsia="fr-FR"/>
        </w:rPr>
      </w:pPr>
      <w:r w:rsidRPr="005C644B">
        <w:rPr>
          <w:rFonts w:ascii="Calibri" w:eastAsia="Times New Roman" w:hAnsi="Calibri" w:cs="Calibri"/>
          <w:i/>
          <w:iCs/>
          <w:sz w:val="24"/>
          <w:szCs w:val="24"/>
          <w:lang w:eastAsia="fr-FR"/>
        </w:rPr>
        <w:t>Word count; 3684</w:t>
      </w:r>
    </w:p>
    <w:p w14:paraId="3191DF9F" w14:textId="77777777" w:rsidR="006400C5" w:rsidRPr="006400C5" w:rsidRDefault="006400C5" w:rsidP="005C644B">
      <w:pPr>
        <w:pStyle w:val="Heading2"/>
        <w:spacing w:before="0" w:line="480" w:lineRule="auto"/>
        <w:jc w:val="both"/>
        <w:rPr>
          <w:sz w:val="28"/>
          <w:szCs w:val="28"/>
          <w:lang w:eastAsia="fr-FR"/>
        </w:rPr>
      </w:pPr>
    </w:p>
    <w:p w14:paraId="638A0112" w14:textId="77777777" w:rsidR="006400C5" w:rsidRPr="006400C5" w:rsidRDefault="006400C5" w:rsidP="005C644B">
      <w:pPr>
        <w:spacing w:line="480" w:lineRule="auto"/>
        <w:jc w:val="both"/>
        <w:rPr>
          <w:rFonts w:asciiTheme="majorHAnsi" w:eastAsiaTheme="majorEastAsia" w:hAnsiTheme="majorHAnsi" w:cstheme="majorBidi"/>
          <w:color w:val="2F5496" w:themeColor="accent1" w:themeShade="BF"/>
          <w:sz w:val="28"/>
          <w:szCs w:val="28"/>
          <w:lang w:eastAsia="fr-FR"/>
        </w:rPr>
      </w:pPr>
      <w:r w:rsidRPr="006400C5">
        <w:rPr>
          <w:sz w:val="24"/>
          <w:szCs w:val="24"/>
          <w:lang w:eastAsia="fr-FR"/>
        </w:rPr>
        <w:br w:type="page"/>
      </w:r>
    </w:p>
    <w:p w14:paraId="3D9D3F5B" w14:textId="443C976D" w:rsidR="00CC46F7" w:rsidRPr="00AF6C3B" w:rsidRDefault="00CC46F7" w:rsidP="005C644B">
      <w:pPr>
        <w:pStyle w:val="Heading2"/>
        <w:spacing w:before="120" w:line="360" w:lineRule="exact"/>
        <w:jc w:val="both"/>
        <w:rPr>
          <w:lang w:eastAsia="fr-FR"/>
        </w:rPr>
      </w:pPr>
      <w:r w:rsidRPr="00AF6C3B">
        <w:rPr>
          <w:lang w:eastAsia="fr-FR"/>
        </w:rPr>
        <w:lastRenderedPageBreak/>
        <w:t>Abstract</w:t>
      </w:r>
    </w:p>
    <w:p w14:paraId="5AAB93E5" w14:textId="18BFE51A" w:rsidR="00A16C9D" w:rsidRPr="00D83524" w:rsidRDefault="00A16C9D" w:rsidP="005C644B">
      <w:pPr>
        <w:spacing w:line="360" w:lineRule="auto"/>
        <w:jc w:val="both"/>
      </w:pPr>
      <w:r w:rsidRPr="00A96B36">
        <w:rPr>
          <w:i/>
          <w:iCs/>
        </w:rPr>
        <w:t>Context,</w:t>
      </w:r>
      <w:r w:rsidRPr="00D83524">
        <w:t xml:space="preserve"> </w:t>
      </w:r>
      <w:r>
        <w:t>Many men prefer conservative treatment</w:t>
      </w:r>
      <w:r w:rsidR="00A00670">
        <w:t xml:space="preserve"> of </w:t>
      </w:r>
      <w:r w:rsidR="00312DD5">
        <w:t>lower urinary tract symptoms (</w:t>
      </w:r>
      <w:r w:rsidR="00A00670">
        <w:t>LUTS</w:t>
      </w:r>
      <w:r w:rsidR="00312DD5">
        <w:t>)</w:t>
      </w:r>
      <w:r>
        <w:t xml:space="preserve">, but education and self-help guidance is </w:t>
      </w:r>
      <w:r w:rsidR="00A00670">
        <w:t xml:space="preserve">limited </w:t>
      </w:r>
      <w:r>
        <w:t>in primary care</w:t>
      </w:r>
    </w:p>
    <w:p w14:paraId="0355A6A4" w14:textId="47167259" w:rsidR="00A16C9D" w:rsidRPr="00D83524" w:rsidRDefault="00A16C9D" w:rsidP="005C644B">
      <w:pPr>
        <w:spacing w:line="360" w:lineRule="auto"/>
        <w:jc w:val="both"/>
      </w:pPr>
      <w:r w:rsidRPr="00A96B36">
        <w:rPr>
          <w:i/>
          <w:iCs/>
        </w:rPr>
        <w:t>Objective,</w:t>
      </w:r>
      <w:r w:rsidRPr="00D83524">
        <w:t xml:space="preserve"> </w:t>
      </w:r>
      <w:r>
        <w:t xml:space="preserve">To report qualitative </w:t>
      </w:r>
      <w:r w:rsidR="00A00670">
        <w:t xml:space="preserve">interview </w:t>
      </w:r>
      <w:r>
        <w:t xml:space="preserve">findings for men reporting nocturia in a </w:t>
      </w:r>
      <w:r w:rsidR="00A00670">
        <w:t xml:space="preserve">primary care </w:t>
      </w:r>
      <w:r>
        <w:t xml:space="preserve">presentation </w:t>
      </w:r>
      <w:r w:rsidR="00A00670">
        <w:t xml:space="preserve">for </w:t>
      </w:r>
      <w:r>
        <w:t>LUTS</w:t>
      </w:r>
    </w:p>
    <w:p w14:paraId="07E68B04" w14:textId="0FF3129E" w:rsidR="00A16C9D" w:rsidRPr="00D83524" w:rsidRDefault="00A16C9D" w:rsidP="005C644B">
      <w:pPr>
        <w:spacing w:line="360" w:lineRule="auto"/>
        <w:jc w:val="both"/>
      </w:pPr>
      <w:r w:rsidRPr="00A96B36">
        <w:rPr>
          <w:i/>
          <w:iCs/>
        </w:rPr>
        <w:t>Evidence Acquisition,</w:t>
      </w:r>
      <w:r w:rsidRPr="00D83524">
        <w:t xml:space="preserve"> </w:t>
      </w:r>
      <w:r>
        <w:t xml:space="preserve">TRIUMPH is </w:t>
      </w:r>
      <w:r w:rsidR="00FD68BD">
        <w:t xml:space="preserve">a </w:t>
      </w:r>
      <w:r>
        <w:t xml:space="preserve">cluster randomised trial of standardised/ manualised care </w:t>
      </w:r>
      <w:r w:rsidR="00A91240">
        <w:t xml:space="preserve">(a healthcare professional delivered booklet) </w:t>
      </w:r>
      <w:r>
        <w:t xml:space="preserve">vs. usual care for prevalent LUTS in primary care. The qualitative component included 58 </w:t>
      </w:r>
      <w:r w:rsidR="00A56316">
        <w:t xml:space="preserve">early-stage and 33 late-stage </w:t>
      </w:r>
      <w:r>
        <w:t>p</w:t>
      </w:r>
      <w:r w:rsidR="00A00670">
        <w:t>articipant</w:t>
      </w:r>
      <w:r w:rsidR="006400C5">
        <w:t xml:space="preserve"> </w:t>
      </w:r>
      <w:r>
        <w:t>interviews</w:t>
      </w:r>
      <w:r w:rsidR="00A91240">
        <w:t>, assessing experience of LUTS and conservative treatment in primary care</w:t>
      </w:r>
      <w:r>
        <w:t>.</w:t>
      </w:r>
    </w:p>
    <w:p w14:paraId="326FDD17" w14:textId="20016B86" w:rsidR="00A16C9D" w:rsidRPr="00A96B36" w:rsidRDefault="00A16C9D" w:rsidP="005C644B">
      <w:pPr>
        <w:spacing w:line="360" w:lineRule="auto"/>
        <w:jc w:val="both"/>
        <w:rPr>
          <w:i/>
          <w:iCs/>
        </w:rPr>
      </w:pPr>
      <w:r w:rsidRPr="00A96B36">
        <w:rPr>
          <w:i/>
          <w:iCs/>
        </w:rPr>
        <w:t xml:space="preserve">Evidence Synthesis, </w:t>
      </w:r>
      <w:r>
        <w:t xml:space="preserve">Nocturia is a common driver for seeking </w:t>
      </w:r>
      <w:r w:rsidR="00620E06">
        <w:t>health</w:t>
      </w:r>
      <w:r>
        <w:t xml:space="preserve">care, perceived </w:t>
      </w:r>
      <w:r w:rsidR="00A00670">
        <w:t xml:space="preserve">by men </w:t>
      </w:r>
      <w:r>
        <w:t xml:space="preserve">as </w:t>
      </w:r>
      <w:r w:rsidR="00FD68BD">
        <w:t>relatively</w:t>
      </w:r>
      <w:r>
        <w:t xml:space="preserve"> acceptable to discuss.</w:t>
      </w:r>
      <w:r w:rsidRPr="00FD7E6D">
        <w:t xml:space="preserve"> </w:t>
      </w:r>
      <w:r w:rsidR="00FD68BD">
        <w:t>I</w:t>
      </w:r>
      <w:r>
        <w:t>nformation and self-help guidance w</w:t>
      </w:r>
      <w:r w:rsidR="00A00670">
        <w:t>ere</w:t>
      </w:r>
      <w:r>
        <w:t xml:space="preserve"> largely absent from descriptions of GP consultations, other</w:t>
      </w:r>
      <w:r w:rsidRPr="00703F6F">
        <w:t xml:space="preserve"> </w:t>
      </w:r>
      <w:r>
        <w:t>than reduc</w:t>
      </w:r>
      <w:r w:rsidR="00A00670">
        <w:t>ing</w:t>
      </w:r>
      <w:r>
        <w:t xml:space="preserve"> evening caffeine/ fluid intake.</w:t>
      </w:r>
      <w:r w:rsidRPr="00FD7E6D">
        <w:t xml:space="preserve"> </w:t>
      </w:r>
      <w:r>
        <w:t xml:space="preserve">The </w:t>
      </w:r>
      <w:r w:rsidR="00A00670">
        <w:t xml:space="preserve">TRIUMPH LUTS </w:t>
      </w:r>
      <w:r>
        <w:t>intervention booklet offered explanation</w:t>
      </w:r>
      <w:r w:rsidR="001E0651">
        <w:t>s</w:t>
      </w:r>
      <w:r>
        <w:t xml:space="preserve"> and self-management guidance. </w:t>
      </w:r>
      <w:r w:rsidR="00FD68BD">
        <w:t xml:space="preserve">Men with </w:t>
      </w:r>
      <w:r>
        <w:t>long-term disruptive symptoms, perception</w:t>
      </w:r>
      <w:r w:rsidR="00C77121">
        <w:t xml:space="preserve">s </w:t>
      </w:r>
      <w:r>
        <w:t>the booklet content was novel/ worthwhile</w:t>
      </w:r>
      <w:r w:rsidR="00C77121">
        <w:t>,</w:t>
      </w:r>
      <w:r>
        <w:t xml:space="preserve"> and belief</w:t>
      </w:r>
      <w:r w:rsidR="00C77121">
        <w:t xml:space="preserve"> </w:t>
      </w:r>
      <w:r>
        <w:t xml:space="preserve">that self-management might </w:t>
      </w:r>
      <w:r w:rsidR="00FD68BD">
        <w:t>help were more receptive</w:t>
      </w:r>
      <w:r>
        <w:t xml:space="preserve">. </w:t>
      </w:r>
      <w:r w:rsidR="001E0651">
        <w:t>In follow-up</w:t>
      </w:r>
      <w:r w:rsidR="00367390">
        <w:t>,</w:t>
      </w:r>
      <w:r w:rsidR="001E0651">
        <w:t xml:space="preserve"> i</w:t>
      </w:r>
      <w:r>
        <w:t xml:space="preserve">mproved nocturia was </w:t>
      </w:r>
      <w:r w:rsidR="007A0A20">
        <w:t xml:space="preserve">related to </w:t>
      </w:r>
      <w:r>
        <w:t>successful implementation of several aspects of the guidance.</w:t>
      </w:r>
      <w:r w:rsidRPr="00F40A76">
        <w:t xml:space="preserve"> </w:t>
      </w:r>
      <w:r>
        <w:t xml:space="preserve">Most men were </w:t>
      </w:r>
      <w:r w:rsidR="000E6D5E">
        <w:t>willing</w:t>
      </w:r>
      <w:r>
        <w:t xml:space="preserve"> to do a bladder diary, but some found it inconvenient, especially men </w:t>
      </w:r>
      <w:r w:rsidR="00FD68BD">
        <w:t>in employment</w:t>
      </w:r>
      <w:r w:rsidR="001E0651">
        <w:t>.</w:t>
      </w:r>
    </w:p>
    <w:p w14:paraId="08817D85" w14:textId="48F4E44B" w:rsidR="00A16C9D" w:rsidRDefault="00A16C9D" w:rsidP="005C644B">
      <w:pPr>
        <w:spacing w:line="360" w:lineRule="auto"/>
        <w:jc w:val="both"/>
      </w:pPr>
      <w:r w:rsidRPr="00A96B36">
        <w:rPr>
          <w:i/>
          <w:iCs/>
        </w:rPr>
        <w:t xml:space="preserve">Conclusion, </w:t>
      </w:r>
      <w:r>
        <w:t>Reassuring men that nocturia is part of ageing, without offering information and support, risks reinforcing tendenc</w:t>
      </w:r>
      <w:r w:rsidR="00A91240">
        <w:t>ies</w:t>
      </w:r>
      <w:r>
        <w:t xml:space="preserve"> to discount problematic LUTS. The </w:t>
      </w:r>
      <w:r w:rsidR="001E0651">
        <w:t>trial</w:t>
      </w:r>
      <w:r>
        <w:t xml:space="preserve"> booklet and healthcare professional training supports nocturia self-management guidance</w:t>
      </w:r>
      <w:r w:rsidR="00A91240">
        <w:t>,</w:t>
      </w:r>
      <w:r>
        <w:t xml:space="preserve"> </w:t>
      </w:r>
      <w:r w:rsidR="00F778D0">
        <w:t xml:space="preserve">which is most </w:t>
      </w:r>
      <w:r>
        <w:t xml:space="preserve">effective for men receptive to this approach. However, the nature of the </w:t>
      </w:r>
      <w:r w:rsidR="001E0651">
        <w:t xml:space="preserve">trial </w:t>
      </w:r>
      <w:r>
        <w:t xml:space="preserve">population means the findings may not apply to all men. </w:t>
      </w:r>
    </w:p>
    <w:p w14:paraId="358EB078" w14:textId="30C5D2C3" w:rsidR="00037CF6" w:rsidRPr="00A16C9D" w:rsidRDefault="00A16C9D" w:rsidP="005C644B">
      <w:pPr>
        <w:spacing w:line="360" w:lineRule="auto"/>
        <w:jc w:val="both"/>
      </w:pPr>
      <w:r w:rsidRPr="00A96B36">
        <w:rPr>
          <w:i/>
          <w:iCs/>
        </w:rPr>
        <w:t>Patient Summary</w:t>
      </w:r>
      <w:r>
        <w:t xml:space="preserve">, </w:t>
      </w:r>
      <w:bookmarkStart w:id="1" w:name="_Hlk90926762"/>
      <w:r>
        <w:t>Men are more comfortable discuss</w:t>
      </w:r>
      <w:r w:rsidR="001E0651">
        <w:t>ing</w:t>
      </w:r>
      <w:r>
        <w:t xml:space="preserve"> waking at night </w:t>
      </w:r>
      <w:r w:rsidR="001E0651">
        <w:t xml:space="preserve">to urinate </w:t>
      </w:r>
      <w:r>
        <w:t>than other urinary symptoms</w:t>
      </w:r>
      <w:r w:rsidR="001E0651">
        <w:t xml:space="preserve"> </w:t>
      </w:r>
      <w:r w:rsidR="00351363">
        <w:t>with their GP</w:t>
      </w:r>
      <w:r w:rsidR="007467AC">
        <w:t xml:space="preserve">. This problem </w:t>
      </w:r>
      <w:r>
        <w:t xml:space="preserve">should lead to detailed discussion of all urinary symptoms, </w:t>
      </w:r>
      <w:r w:rsidR="001E0651">
        <w:t xml:space="preserve">rather than </w:t>
      </w:r>
      <w:r w:rsidR="00281F6F">
        <w:t xml:space="preserve">being thought of as </w:t>
      </w:r>
      <w:r>
        <w:t xml:space="preserve">a sign of ageing. The study information booklet </w:t>
      </w:r>
      <w:r w:rsidR="001E0651">
        <w:t xml:space="preserve">and nurse consultation </w:t>
      </w:r>
      <w:r>
        <w:t xml:space="preserve">helped many men to improve this </w:t>
      </w:r>
      <w:r w:rsidR="001E0651">
        <w:t>problem</w:t>
      </w:r>
      <w:r>
        <w:t xml:space="preserve">. </w:t>
      </w:r>
      <w:bookmarkEnd w:id="1"/>
      <w:r w:rsidR="00037CF6">
        <w:br w:type="page"/>
      </w:r>
    </w:p>
    <w:p w14:paraId="769B09A6" w14:textId="78281A87" w:rsidR="007047EB" w:rsidRDefault="00CC46F7" w:rsidP="005C644B">
      <w:pPr>
        <w:pStyle w:val="Heading2"/>
        <w:spacing w:before="120" w:line="360" w:lineRule="exact"/>
        <w:jc w:val="both"/>
      </w:pPr>
      <w:r>
        <w:lastRenderedPageBreak/>
        <w:t>Introduction</w:t>
      </w:r>
    </w:p>
    <w:p w14:paraId="5BE57DE3" w14:textId="5A2F7464" w:rsidR="005C30B0" w:rsidRDefault="008E3744" w:rsidP="005C644B">
      <w:pPr>
        <w:pStyle w:val="Body"/>
        <w:spacing w:before="120" w:line="360" w:lineRule="exact"/>
        <w:jc w:val="both"/>
        <w:rPr>
          <w:color w:val="auto"/>
        </w:rPr>
      </w:pPr>
      <w:r>
        <w:t>L</w:t>
      </w:r>
      <w:r w:rsidRPr="00525A07">
        <w:t>ower urinary tract symptoms (LUTS)</w:t>
      </w:r>
      <w:r w:rsidR="004A6FE0">
        <w:t xml:space="preserve"> </w:t>
      </w:r>
      <w:r w:rsidR="006B6E4D">
        <w:t>can be problematic for patients</w:t>
      </w:r>
      <w:r w:rsidR="00CA51D1">
        <w:t xml:space="preserve">, </w:t>
      </w:r>
      <w:r w:rsidR="006B6E4D">
        <w:t xml:space="preserve">and are </w:t>
      </w:r>
      <w:r w:rsidR="00CA51D1">
        <w:t xml:space="preserve">commonly described as </w:t>
      </w:r>
      <w:r w:rsidRPr="00525A07">
        <w:t xml:space="preserve">“bothersome” according to the impact </w:t>
      </w:r>
      <w:r w:rsidR="00C77121">
        <w:t xml:space="preserve">on </w:t>
      </w:r>
      <w:r w:rsidR="00CA51D1" w:rsidRPr="00525A07">
        <w:t>quality of life, work and other activities</w:t>
      </w:r>
      <w:r w:rsidR="00CA51D1" w:rsidRPr="00525A07">
        <w:rPr>
          <w:color w:val="2B579A"/>
          <w:shd w:val="clear" w:color="auto" w:fill="E6E6E6"/>
        </w:rPr>
        <w:t xml:space="preserve"> </w:t>
      </w:r>
      <w:r w:rsidRPr="00525A07">
        <w:rPr>
          <w:color w:val="2B579A"/>
          <w:shd w:val="clear" w:color="auto" w:fill="E6E6E6"/>
        </w:rPr>
        <w:fldChar w:fldCharType="begin"/>
      </w:r>
      <w:r w:rsidR="00764A57">
        <w:rPr>
          <w:color w:val="2B579A"/>
          <w:shd w:val="clear" w:color="auto" w:fill="E6E6E6"/>
        </w:rPr>
        <w:instrText xml:space="preserve"> ADDIN EN.CITE &lt;EndNote&gt;&lt;Cite&gt;&lt;Author&gt;Hunter&lt;/Author&gt;&lt;Year&gt;1995&lt;/Year&gt;&lt;RecNum&gt;1&lt;/RecNum&gt;&lt;DisplayText&gt;(1)&lt;/DisplayText&gt;&lt;record&gt;&lt;rec-number&gt;1&lt;/rec-number&gt;&lt;foreign-keys&gt;&lt;key app="EN" db-id="etrrzvvtt5avseer5pzpx95xttf0xvateepf" timestamp="0"&gt;1&lt;/key&gt;&lt;/foreign-keys&gt;&lt;ref-type name="Journal Article"&gt;17&lt;/ref-type&gt;&lt;contributors&gt;&lt;authors&gt;&lt;author&gt;Hunter, D. J.&lt;/author&gt;&lt;author&gt;McKee, M.&lt;/author&gt;&lt;author&gt;Black, N. A.&lt;/author&gt;&lt;author&gt;Sanderson, C. F.&lt;/author&gt;&lt;/authors&gt;&lt;/contributors&gt;&lt;auth-address&gt;Health Services Research Unit, London School of Hygiene &amp;amp; Tropical Medicine, London, United Kingdom.&lt;/auth-address&gt;&lt;titles&gt;&lt;title&gt;Health status and quality of life of British men with lower urinary tract symptoms: results from the SF-36&lt;/title&gt;&lt;secondary-title&gt;Urology&lt;/secondary-title&gt;&lt;/titles&gt;&lt;periodical&gt;&lt;full-title&gt;Urology&lt;/full-title&gt;&lt;/periodical&gt;&lt;pages&gt;962-71&lt;/pages&gt;&lt;volume&gt;45&lt;/volume&gt;&lt;number&gt;6&lt;/number&gt;&lt;edition&gt;1995/06/01&lt;/edition&gt;&lt;keywords&gt;&lt;keyword&gt;*Activities of Daily Living&lt;/keyword&gt;&lt;keyword&gt;Follow-Up Studies&lt;/keyword&gt;&lt;keyword&gt;*Health Status&lt;/keyword&gt;&lt;keyword&gt;Humans&lt;/keyword&gt;&lt;keyword&gt;Male&lt;/keyword&gt;&lt;keyword&gt;Middle Aged&lt;/keyword&gt;&lt;keyword&gt;*Prostatic Hyperplasia/complications/physiopathology&lt;/keyword&gt;&lt;keyword&gt;*Quality of Life&lt;/keyword&gt;&lt;keyword&gt;Severity of Illness Index&lt;/keyword&gt;&lt;keyword&gt;Surveys and Questionnaires&lt;/keyword&gt;&lt;keyword&gt;United Kingdom&lt;/keyword&gt;&lt;/keywords&gt;&lt;dates&gt;&lt;year&gt;1995&lt;/year&gt;&lt;pub-dates&gt;&lt;date&gt;Jun&lt;/date&gt;&lt;/pub-dates&gt;&lt;/dates&gt;&lt;isbn&gt;0090-4295 (Print)&amp;#xD;0090-4295 (Linking)&lt;/isbn&gt;&lt;accession-num&gt;7539561&lt;/accession-num&gt;&lt;urls&gt;&lt;related-urls&gt;&lt;url&gt;https://www.ncbi.nlm.nih.gov/pubmed/7539561&lt;/url&gt;&lt;/related-urls&gt;&lt;/urls&gt;&lt;/record&gt;&lt;/Cite&gt;&lt;/EndNote&gt;</w:instrText>
      </w:r>
      <w:r w:rsidRPr="00525A07">
        <w:rPr>
          <w:color w:val="2B579A"/>
          <w:shd w:val="clear" w:color="auto" w:fill="E6E6E6"/>
        </w:rPr>
        <w:fldChar w:fldCharType="separate"/>
      </w:r>
      <w:r w:rsidR="00764A57" w:rsidRPr="00764A57">
        <w:rPr>
          <w:noProof/>
        </w:rPr>
        <w:t>(1)</w:t>
      </w:r>
      <w:r w:rsidRPr="00525A07">
        <w:rPr>
          <w:color w:val="2B579A"/>
          <w:shd w:val="clear" w:color="auto" w:fill="E6E6E6"/>
        </w:rPr>
        <w:fldChar w:fldCharType="end"/>
      </w:r>
      <w:r w:rsidRPr="00525A07">
        <w:t xml:space="preserve">. </w:t>
      </w:r>
      <w:r w:rsidR="00073A01" w:rsidRPr="00A36AC5">
        <w:rPr>
          <w:color w:val="auto"/>
        </w:rPr>
        <w:t>Disease-specific</w:t>
      </w:r>
      <w:r w:rsidR="00073A01" w:rsidRPr="00525A07">
        <w:t>, health-related quality of life measure</w:t>
      </w:r>
      <w:r w:rsidR="00C77121">
        <w:t xml:space="preserve"> finding</w:t>
      </w:r>
      <w:r w:rsidR="00073A01" w:rsidRPr="00525A07">
        <w:t>s are significantly worse in men with higher symptom severity and bother ratings in population-based studies</w:t>
      </w:r>
      <w:r w:rsidR="00073A01">
        <w:t xml:space="preserve"> </w:t>
      </w:r>
      <w:r w:rsidR="00073A01">
        <w:fldChar w:fldCharType="begin"/>
      </w:r>
      <w:r w:rsidR="00073A01">
        <w:instrText xml:space="preserve"> ADDIN EN.CITE &lt;EndNote&gt;&lt;Cite&gt;&lt;Author&gt;Girman&lt;/Author&gt;&lt;Year&gt;1999&lt;/Year&gt;&lt;RecNum&gt;6981&lt;/RecNum&gt;&lt;DisplayText&gt;(2)&lt;/DisplayText&gt;&lt;record&gt;&lt;rec-number&gt;6981&lt;/rec-number&gt;&lt;foreign-keys&gt;&lt;key app="EN" db-id="ztpet599t5axpie5tx752ephppfd5aeptv20" timestamp="1365949511"&gt;6981&lt;/key&gt;&lt;/foreign-keys&gt;&lt;ref-type name="Journal Article"&gt;17&lt;/ref-type&gt;&lt;contributors&gt;&lt;authors&gt;&lt;author&gt;Girman, C. J.&lt;/author&gt;&lt;author&gt;Jacobsen, S. J.&lt;/author&gt;&lt;author&gt;Rhodes, T.&lt;/author&gt;&lt;author&gt;Guess, H. A.&lt;/author&gt;&lt;author&gt;Roberts, R. O.&lt;/author&gt;&lt;author&gt;Lieber, M. M.&lt;/author&gt;&lt;/authors&gt;&lt;/contributors&gt;&lt;auth-address&gt;Department of Epidemiology, Merck Research Laboratories, West Point, PA, USA. girman@merck.com&lt;/auth-address&gt;&lt;titles&gt;&lt;title&gt;Association of health-related quality of life and benign prostatic enlargement&lt;/title&gt;&lt;secondary-title&gt;European urology&lt;/secondary-title&gt;&lt;alt-title&gt;Eur Urol&lt;/alt-title&gt;&lt;/titles&gt;&lt;periodical&gt;&lt;full-title&gt;European Urology&lt;/full-title&gt;&lt;/periodical&gt;&lt;alt-periodical&gt;&lt;full-title&gt;Eur Urol&lt;/full-title&gt;&lt;/alt-periodical&gt;&lt;pages&gt;277-84&lt;/pages&gt;&lt;volume&gt;35&lt;/volume&gt;&lt;number&gt;4&lt;/number&gt;&lt;edition&gt;1999/03/24&lt;/edition&gt;&lt;keywords&gt;&lt;keyword&gt;Adult&lt;/keyword&gt;&lt;keyword&gt;Aged&lt;/keyword&gt;&lt;keyword&gt;Cohort Studies&lt;/keyword&gt;&lt;keyword&gt;Humans&lt;/keyword&gt;&lt;keyword&gt;Logistic Models&lt;/keyword&gt;&lt;keyword&gt;Male&lt;/keyword&gt;&lt;keyword&gt;Middle Aged&lt;/keyword&gt;&lt;keyword&gt;Minnesota/epidemiology&lt;/keyword&gt;&lt;keyword&gt;Prostatic Hyperplasia/epidemiology/*psychology&lt;/keyword&gt;&lt;keyword&gt;*Quality of Life&lt;/keyword&gt;&lt;keyword&gt;Questionnaires&lt;/keyword&gt;&lt;keyword&gt;Reproducibility of Results&lt;/keyword&gt;&lt;/keywords&gt;&lt;dates&gt;&lt;year&gt;1999&lt;/year&gt;&lt;pub-dates&gt;&lt;date&gt;Apr&lt;/date&gt;&lt;/pub-dates&gt;&lt;/dates&gt;&lt;isbn&gt;0302-2838 (Print)&amp;#xD;0302-2838 (Linking)&lt;/isbn&gt;&lt;accession-num&gt;10087388&lt;/accession-num&gt;&lt;work-type&gt;Research Support, Non-U.S. Gov&amp;apos;t&amp;#xD;Research Support, U.S. Gov&amp;apos;t, P.H.S.&lt;/work-type&gt;&lt;urls&gt;&lt;related-urls&gt;&lt;url&gt;http://www.ncbi.nlm.nih.gov/pubmed/10087388&lt;/url&gt;&lt;/related-urls&gt;&lt;/urls&gt;&lt;electronic-resource-num&gt;19861&lt;/electronic-resource-num&gt;&lt;language&gt;eng&lt;/language&gt;&lt;/record&gt;&lt;/Cite&gt;&lt;/EndNote&gt;</w:instrText>
      </w:r>
      <w:r w:rsidR="00073A01">
        <w:fldChar w:fldCharType="separate"/>
      </w:r>
      <w:r w:rsidR="00073A01">
        <w:rPr>
          <w:noProof/>
        </w:rPr>
        <w:t>(2)</w:t>
      </w:r>
      <w:r w:rsidR="00073A01">
        <w:fldChar w:fldCharType="end"/>
      </w:r>
      <w:r w:rsidR="00073A01" w:rsidRPr="00525A07">
        <w:t>.</w:t>
      </w:r>
      <w:r w:rsidR="004A6FE0">
        <w:t xml:space="preserve"> </w:t>
      </w:r>
      <w:r w:rsidRPr="00525A07">
        <w:t xml:space="preserve">Men </w:t>
      </w:r>
      <w:r w:rsidR="005C30B0">
        <w:t xml:space="preserve">often </w:t>
      </w:r>
      <w:r w:rsidRPr="00525A07">
        <w:t xml:space="preserve">present </w:t>
      </w:r>
      <w:r w:rsidR="00E420D9">
        <w:t xml:space="preserve">in primary and secondary care </w:t>
      </w:r>
      <w:r w:rsidRPr="00525A07">
        <w:t>with a range of LUTS</w:t>
      </w:r>
      <w:r w:rsidR="00073A01">
        <w:t>,</w:t>
      </w:r>
      <w:r w:rsidR="006426F3">
        <w:t xml:space="preserve"> </w:t>
      </w:r>
      <w:r w:rsidR="006442D1">
        <w:t xml:space="preserve">very </w:t>
      </w:r>
      <w:r w:rsidR="006426F3">
        <w:t xml:space="preserve">commonly </w:t>
      </w:r>
      <w:r w:rsidR="00073A01">
        <w:t>including</w:t>
      </w:r>
      <w:r w:rsidR="006426F3">
        <w:t xml:space="preserve"> nocturia</w:t>
      </w:r>
      <w:r w:rsidR="005D678A">
        <w:t xml:space="preserve"> </w:t>
      </w:r>
      <w:r w:rsidR="007A383E">
        <w:fldChar w:fldCharType="begin">
          <w:fldData xml:space="preserve">PEVuZE5vdGU+PENpdGU+PEF1dGhvcj5Db3luZTwvQXV0aG9yPjxZZWFyPjIwMTA8L1llYXI+PFJl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</w:fldData>
        </w:fldChar>
      </w:r>
      <w:r w:rsidR="00073A01">
        <w:instrText xml:space="preserve"> ADDIN EN.CITE </w:instrText>
      </w:r>
      <w:r w:rsidR="00073A01">
        <w:fldChar w:fldCharType="begin">
          <w:fldData xml:space="preserve">PEVuZE5vdGU+PENpdGU+PEF1dGhvcj5Db3luZTwvQXV0aG9yPjxZZWFyPjIwMTA8L1llYXI+PFJl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</w:fldData>
        </w:fldChar>
      </w:r>
      <w:r w:rsidR="00073A01">
        <w:instrText xml:space="preserve"> ADDIN EN.CITE.DATA </w:instrText>
      </w:r>
      <w:r w:rsidR="00073A01">
        <w:fldChar w:fldCharType="end"/>
      </w:r>
      <w:r w:rsidR="007A383E">
        <w:fldChar w:fldCharType="separate"/>
      </w:r>
      <w:r w:rsidR="00073A01">
        <w:rPr>
          <w:noProof/>
        </w:rPr>
        <w:t>(3-5)</w:t>
      </w:r>
      <w:r w:rsidR="007A383E">
        <w:fldChar w:fldCharType="end"/>
      </w:r>
      <w:r w:rsidR="006B6E4D">
        <w:t xml:space="preserve">, which is recognised as </w:t>
      </w:r>
      <w:r w:rsidR="00ED1102">
        <w:t>a p</w:t>
      </w:r>
      <w:r w:rsidRPr="00525A07">
        <w:t xml:space="preserve">articularly high </w:t>
      </w:r>
      <w:r w:rsidRPr="00A36AC5">
        <w:rPr>
          <w:color w:val="auto"/>
        </w:rPr>
        <w:t xml:space="preserve">impact LUTS </w:t>
      </w:r>
      <w:r w:rsidRPr="00A36AC5">
        <w:rPr>
          <w:color w:val="auto"/>
        </w:rPr>
        <w:fldChar w:fldCharType="begin">
          <w:fldData xml:space="preserve">PEVuZE5vdGU+PENpdGU+PEF1dGhvcj5CYWlsZXk8L0F1dGhvcj48WWVhcj4yMDE1PC9ZZWFyPjxS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</w:fldData>
        </w:fldChar>
      </w:r>
      <w:r w:rsidR="00073A01">
        <w:rPr>
          <w:color w:val="auto"/>
        </w:rPr>
        <w:instrText xml:space="preserve"> ADDIN EN.CITE </w:instrText>
      </w:r>
      <w:r w:rsidR="00073A01">
        <w:rPr>
          <w:color w:val="auto"/>
        </w:rPr>
        <w:fldChar w:fldCharType="begin">
          <w:fldData xml:space="preserve">PEVuZE5vdGU+PENpdGU+PEF1dGhvcj5CYWlsZXk8L0F1dGhvcj48WWVhcj4yMDE1PC9ZZWFyPjxS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</w:fldData>
        </w:fldChar>
      </w:r>
      <w:r w:rsidR="00073A01">
        <w:rPr>
          <w:color w:val="auto"/>
        </w:rPr>
        <w:instrText xml:space="preserve"> ADDIN EN.CITE.DATA </w:instrText>
      </w:r>
      <w:r w:rsidR="00073A01">
        <w:rPr>
          <w:color w:val="auto"/>
        </w:rPr>
      </w:r>
      <w:r w:rsidR="00073A01">
        <w:rPr>
          <w:color w:val="auto"/>
        </w:rPr>
        <w:fldChar w:fldCharType="end"/>
      </w:r>
      <w:r w:rsidRPr="00A36AC5">
        <w:rPr>
          <w:color w:val="auto"/>
        </w:rPr>
      </w:r>
      <w:r w:rsidRPr="00A36AC5">
        <w:rPr>
          <w:color w:val="auto"/>
        </w:rPr>
        <w:fldChar w:fldCharType="separate"/>
      </w:r>
      <w:r w:rsidR="00073A01">
        <w:rPr>
          <w:noProof/>
          <w:color w:val="auto"/>
        </w:rPr>
        <w:t>(6-9)</w:t>
      </w:r>
      <w:r w:rsidRPr="00A36AC5">
        <w:rPr>
          <w:color w:val="auto"/>
        </w:rPr>
        <w:fldChar w:fldCharType="end"/>
      </w:r>
      <w:r w:rsidR="006B6E4D">
        <w:rPr>
          <w:color w:val="auto"/>
        </w:rPr>
        <w:t xml:space="preserve">. </w:t>
      </w:r>
    </w:p>
    <w:p w14:paraId="52A29E8D" w14:textId="7DB0BB07" w:rsidR="00CC46F7" w:rsidRDefault="005C30B0" w:rsidP="005C644B">
      <w:pPr>
        <w:pStyle w:val="Body"/>
        <w:spacing w:before="120" w:line="360" w:lineRule="exact"/>
        <w:jc w:val="both"/>
      </w:pPr>
      <w:r>
        <w:rPr>
          <w:color w:val="auto"/>
        </w:rPr>
        <w:t xml:space="preserve">The assessment of LUTS should include several measures aimed at identifying underlying causes and cataloguing the severity and bother associated with the individual LUTS </w:t>
      </w:r>
      <w:r>
        <w:rPr>
          <w:color w:val="auto"/>
        </w:rPr>
        <w:fldChar w:fldCharType="begin">
          <w:fldData xml:space="preserve">PEVuZE5vdGU+PENpdGU+PEF1dGhvcj5NYXJzaGFsbDwvQXV0aG9yPjxZZWFyPjIwMTU8L1llYXI+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</w:fldData>
        </w:fldChar>
      </w:r>
      <w:r>
        <w:rPr>
          <w:color w:val="auto"/>
        </w:rPr>
        <w:instrText xml:space="preserve"> ADDIN EN.CITE </w:instrText>
      </w:r>
      <w:r>
        <w:rPr>
          <w:color w:val="auto"/>
        </w:rPr>
        <w:fldChar w:fldCharType="begin">
          <w:fldData xml:space="preserve">PEVuZE5vdGU+PENpdGU+PEF1dGhvcj5NYXJzaGFsbDwvQXV0aG9yPjxZZWFyPjIwMTU8L1llYXI+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10, 11)</w:t>
      </w:r>
      <w:r>
        <w:rPr>
          <w:color w:val="auto"/>
        </w:rPr>
        <w:fldChar w:fldCharType="end"/>
      </w:r>
      <w:r>
        <w:rPr>
          <w:color w:val="auto"/>
        </w:rPr>
        <w:t>. Due to the potential importance of nocturnal polyuria</w:t>
      </w:r>
      <w:r w:rsidR="00157AB1">
        <w:rPr>
          <w:color w:val="auto"/>
        </w:rPr>
        <w:t xml:space="preserve"> in nocturia</w:t>
      </w:r>
      <w:r>
        <w:rPr>
          <w:color w:val="auto"/>
        </w:rPr>
        <w:t xml:space="preserve"> </w:t>
      </w:r>
      <w:r>
        <w:rPr>
          <w:color w:val="auto"/>
        </w:rPr>
        <w:fldChar w:fldCharType="begin">
          <w:fldData xml:space="preserve">PEVuZE5vdGU+PENpdGU+PEF1dGhvcj5XZWlzczwvQXV0aG9yPjxZZWFyPjIwMTI8L1llYXI+PFJl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</w:fldData>
        </w:fldChar>
      </w:r>
      <w:r w:rsidR="00157AB1">
        <w:rPr>
          <w:color w:val="auto"/>
        </w:rPr>
        <w:instrText xml:space="preserve"> ADDIN EN.CITE </w:instrText>
      </w:r>
      <w:r w:rsidR="00157AB1">
        <w:rPr>
          <w:color w:val="auto"/>
        </w:rPr>
        <w:fldChar w:fldCharType="begin">
          <w:fldData xml:space="preserve">PEVuZE5vdGU+PENpdGU+PEF1dGhvcj5XZWlzczwvQXV0aG9yPjxZZWFyPjIwMTI8L1llYXI+PFJl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</w:fldData>
        </w:fldChar>
      </w:r>
      <w:r w:rsidR="00157AB1">
        <w:rPr>
          <w:color w:val="auto"/>
        </w:rPr>
        <w:instrText xml:space="preserve"> ADDIN EN.CITE.DATA </w:instrText>
      </w:r>
      <w:r w:rsidR="00157AB1">
        <w:rPr>
          <w:color w:val="auto"/>
        </w:rPr>
      </w:r>
      <w:r w:rsidR="00157AB1">
        <w:rPr>
          <w:color w:val="auto"/>
        </w:rPr>
        <w:fldChar w:fldCharType="end"/>
      </w:r>
      <w:r>
        <w:rPr>
          <w:color w:val="auto"/>
        </w:rPr>
      </w:r>
      <w:r>
        <w:rPr>
          <w:color w:val="auto"/>
        </w:rPr>
        <w:fldChar w:fldCharType="separate"/>
      </w:r>
      <w:r w:rsidR="00157AB1">
        <w:rPr>
          <w:noProof/>
          <w:color w:val="auto"/>
        </w:rPr>
        <w:t>(12, 13)</w:t>
      </w:r>
      <w:r>
        <w:rPr>
          <w:color w:val="auto"/>
        </w:rPr>
        <w:fldChar w:fldCharType="end"/>
      </w:r>
      <w:r>
        <w:rPr>
          <w:color w:val="auto"/>
        </w:rPr>
        <w:t xml:space="preserve">, </w:t>
      </w:r>
      <w:r w:rsidR="00157AB1">
        <w:rPr>
          <w:color w:val="auto"/>
        </w:rPr>
        <w:t>this assessment</w:t>
      </w:r>
      <w:r w:rsidR="006B6E4D">
        <w:rPr>
          <w:color w:val="auto"/>
        </w:rPr>
        <w:t xml:space="preserve"> requires completion of a bladder diary</w:t>
      </w:r>
      <w:r>
        <w:rPr>
          <w:color w:val="auto"/>
        </w:rPr>
        <w:t xml:space="preserve"> </w:t>
      </w:r>
      <w:r>
        <w:rPr>
          <w:color w:val="auto"/>
        </w:rPr>
        <w:fldChar w:fldCharType="begin">
          <w:fldData xml:space="preserve">PEVuZE5vdGU+PENpdGU+PEF1dGhvcj5IYXNoaW08L0F1dGhvcj48WWVhcj4yMDE5PC9ZZWFyPjxS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</w:fldData>
        </w:fldChar>
      </w:r>
      <w:r w:rsidR="00157AB1">
        <w:rPr>
          <w:color w:val="auto"/>
        </w:rPr>
        <w:instrText xml:space="preserve"> ADDIN EN.CITE </w:instrText>
      </w:r>
      <w:r w:rsidR="00157AB1">
        <w:rPr>
          <w:color w:val="auto"/>
        </w:rPr>
        <w:fldChar w:fldCharType="begin">
          <w:fldData xml:space="preserve">PEVuZE5vdGU+PENpdGU+PEF1dGhvcj5IYXNoaW08L0F1dGhvcj48WWVhcj4yMDE5PC9ZZWFyPjxS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</w:fldData>
        </w:fldChar>
      </w:r>
      <w:r w:rsidR="00157AB1">
        <w:rPr>
          <w:color w:val="auto"/>
        </w:rPr>
        <w:instrText xml:space="preserve"> ADDIN EN.CITE.DATA </w:instrText>
      </w:r>
      <w:r w:rsidR="00157AB1">
        <w:rPr>
          <w:color w:val="auto"/>
        </w:rPr>
      </w:r>
      <w:r w:rsidR="00157AB1">
        <w:rPr>
          <w:color w:val="auto"/>
        </w:rPr>
        <w:fldChar w:fldCharType="end"/>
      </w:r>
      <w:r>
        <w:rPr>
          <w:color w:val="auto"/>
        </w:rPr>
      </w:r>
      <w:r>
        <w:rPr>
          <w:color w:val="auto"/>
        </w:rPr>
        <w:fldChar w:fldCharType="separate"/>
      </w:r>
      <w:r w:rsidR="00157AB1">
        <w:rPr>
          <w:noProof/>
          <w:color w:val="auto"/>
        </w:rPr>
        <w:t>(14)</w:t>
      </w:r>
      <w:r>
        <w:rPr>
          <w:color w:val="auto"/>
        </w:rPr>
        <w:fldChar w:fldCharType="end"/>
      </w:r>
      <w:r w:rsidR="00157AB1">
        <w:t xml:space="preserve">. A full assessment thereby enables a logical </w:t>
      </w:r>
      <w:r w:rsidR="009E7CC0">
        <w:t xml:space="preserve">and informed </w:t>
      </w:r>
      <w:r w:rsidR="00157AB1">
        <w:t xml:space="preserve">approach to therapy </w:t>
      </w:r>
      <w:r w:rsidR="00157AB1">
        <w:fldChar w:fldCharType="begin">
          <w:fldData xml:space="preserve">PEVuZE5vdGU+PENpdGU+PEF1dGhvcj5PZWxrZTwvQXV0aG9yPjxZZWFyPjIwMTM8L1llYXI+PFJl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</w:fldData>
        </w:fldChar>
      </w:r>
      <w:r w:rsidR="00157AB1">
        <w:instrText xml:space="preserve"> ADDIN EN.CITE </w:instrText>
      </w:r>
      <w:r w:rsidR="00157AB1">
        <w:fldChar w:fldCharType="begin">
          <w:fldData xml:space="preserve">PEVuZE5vdGU+PENpdGU+PEF1dGhvcj5PZWxrZTwvQXV0aG9yPjxZZWFyPjIwMTM8L1llYXI+PFJl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</w:fldData>
        </w:fldChar>
      </w:r>
      <w:r w:rsidR="00157AB1">
        <w:instrText xml:space="preserve"> ADDIN EN.CITE.DATA </w:instrText>
      </w:r>
      <w:r w:rsidR="00157AB1">
        <w:fldChar w:fldCharType="end"/>
      </w:r>
      <w:r w:rsidR="00157AB1">
        <w:fldChar w:fldCharType="separate"/>
      </w:r>
      <w:r w:rsidR="00157AB1">
        <w:rPr>
          <w:noProof/>
        </w:rPr>
        <w:t>(15, 16)</w:t>
      </w:r>
      <w:r w:rsidR="00157AB1">
        <w:fldChar w:fldCharType="end"/>
      </w:r>
      <w:r w:rsidR="00157AB1">
        <w:t xml:space="preserve">. </w:t>
      </w:r>
    </w:p>
    <w:p w14:paraId="30DA380C" w14:textId="19AB6804" w:rsidR="0066706E" w:rsidRDefault="00ED1102" w:rsidP="005C644B">
      <w:pPr>
        <w:pStyle w:val="Body"/>
        <w:spacing w:before="120" w:line="360" w:lineRule="exact"/>
        <w:jc w:val="both"/>
      </w:pPr>
      <w:r>
        <w:t xml:space="preserve">Men </w:t>
      </w:r>
      <w:r w:rsidR="00B25778">
        <w:t>have been found to consistently prefer</w:t>
      </w:r>
      <w:r>
        <w:t xml:space="preserve"> less invasive </w:t>
      </w:r>
      <w:r w:rsidR="00157AB1">
        <w:t>treat</w:t>
      </w:r>
      <w:r>
        <w:t>ment options</w:t>
      </w:r>
      <w:r w:rsidR="00D50A73">
        <w:t xml:space="preserve"> for LUTS </w:t>
      </w:r>
      <w:r w:rsidR="00157AB1">
        <w:t>,</w:t>
      </w:r>
      <w:r>
        <w:t xml:space="preserve"> with a low risk of adverse events </w:t>
      </w:r>
      <w:r>
        <w:fldChar w:fldCharType="begin">
          <w:fldData xml:space="preserve">PEVuZE5vdGU+PENpdGU+PEF1dGhvcj5NYWxkZTwvQXV0aG9yPjxZZWFyPjIwMjE8L1llYXI+PFJl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</w:fldData>
        </w:fldChar>
      </w:r>
      <w:r w:rsidR="00157AB1">
        <w:instrText xml:space="preserve"> ADDIN EN.CITE </w:instrText>
      </w:r>
      <w:r w:rsidR="00157AB1">
        <w:fldChar w:fldCharType="begin">
          <w:fldData xml:space="preserve">PEVuZE5vdGU+PENpdGU+PEF1dGhvcj5NYWxkZTwvQXV0aG9yPjxZZWFyPjIwMjE8L1llYXI+PFJl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</w:fldData>
        </w:fldChar>
      </w:r>
      <w:r w:rsidR="00157AB1">
        <w:instrText xml:space="preserve"> ADDIN EN.CITE.DATA </w:instrText>
      </w:r>
      <w:r w:rsidR="00157AB1">
        <w:fldChar w:fldCharType="end"/>
      </w:r>
      <w:r>
        <w:fldChar w:fldCharType="separate"/>
      </w:r>
      <w:r w:rsidR="00157AB1">
        <w:rPr>
          <w:noProof/>
        </w:rPr>
        <w:t>(17)</w:t>
      </w:r>
      <w:r>
        <w:fldChar w:fldCharType="end"/>
      </w:r>
      <w:r>
        <w:t xml:space="preserve">. </w:t>
      </w:r>
      <w:r w:rsidR="008E3744">
        <w:t xml:space="preserve">An </w:t>
      </w:r>
      <w:r w:rsidR="008E3744" w:rsidRPr="00525A07">
        <w:t>NHS Evidence Update indicated that self-management may have a role in the treatment of LUTS</w:t>
      </w:r>
      <w:r w:rsidR="00253652">
        <w:t xml:space="preserve"> </w:t>
      </w:r>
      <w:r w:rsidR="008E3744" w:rsidRPr="478518AB">
        <w:rPr>
          <w:color w:val="2B579A"/>
        </w:rPr>
        <w:fldChar w:fldCharType="begin"/>
      </w:r>
      <w:r w:rsidR="00157AB1">
        <w:rPr>
          <w:color w:val="2B579A"/>
        </w:rPr>
        <w:instrText xml:space="preserve"> ADDIN EN.CITE &lt;EndNote&gt;&lt;Cite&gt;&lt;Author&gt;NICE&lt;/Author&gt;&lt;Year&gt;2012&lt;/Year&gt;&lt;RecNum&gt;138&lt;/RecNum&gt;&lt;DisplayText&gt;(18)&lt;/DisplayText&gt;&lt;record&gt;&lt;rec-number&gt;138&lt;/rec-number&gt;&lt;foreign-keys&gt;&lt;key app="EN" db-id="etrrzvvtt5avseer5pzpx95xttf0xvateepf" timestamp="1608024926"&gt;138&lt;/key&gt;&lt;/foreign-keys&gt;&lt;ref-type name="Journal Article"&gt;17&lt;/ref-type&gt;&lt;contributors&gt;&lt;authors&gt;&lt;author&gt;NICE&lt;/author&gt;&lt;/authors&gt;&lt;/contributors&gt;&lt;titles&gt;&lt;title&gt;Lower urinary tract symptoms : Evidence Update March 2012&lt;/title&gt;&lt;secondary-title&gt;National Institute for Health and Care Excellence (NICE)&lt;/secondary-title&gt;&lt;/titles&gt;&lt;periodical&gt;&lt;full-title&gt;National Institute for Health and Care Excellence (NICE)&lt;/full-title&gt;&lt;/periodical&gt;&lt;dates&gt;&lt;year&gt;2012&lt;/year&gt;&lt;pub-dates&gt;&lt;date&gt;2012/03/29&lt;/date&gt;&lt;/pub-dates&gt;&lt;/dates&gt;&lt;publisher&gt;National Institute for Health and Care Excellence (NICE)&lt;/publisher&gt;&lt;urls&gt;&lt;related-urls&gt;&lt;url&gt;&lt;style face="underline" font="default" size="100%"&gt;http://arms.evidence.nhs.uk/resources/hub/691207/attachment&lt;/style&gt;&lt;/url&gt;&lt;/related-urls&gt;&lt;/urls&gt;&lt;/record&gt;&lt;/Cite&gt;&lt;/EndNote&gt;</w:instrText>
      </w:r>
      <w:r w:rsidR="008E3744" w:rsidRPr="478518AB">
        <w:rPr>
          <w:color w:val="2B579A"/>
        </w:rPr>
        <w:fldChar w:fldCharType="separate"/>
      </w:r>
      <w:r w:rsidR="00157AB1">
        <w:rPr>
          <w:noProof/>
          <w:color w:val="2B579A"/>
        </w:rPr>
        <w:t>(18)</w:t>
      </w:r>
      <w:r w:rsidR="008E3744" w:rsidRPr="478518AB">
        <w:rPr>
          <w:color w:val="2B579A"/>
        </w:rPr>
        <w:fldChar w:fldCharType="end"/>
      </w:r>
      <w:r w:rsidR="008E3744" w:rsidRPr="00525A07">
        <w:t>, citing a post-hoc analysis</w:t>
      </w:r>
      <w:r w:rsidR="00253652">
        <w:t xml:space="preserve"> </w:t>
      </w:r>
      <w:r w:rsidR="008E3744" w:rsidRPr="478518AB">
        <w:rPr>
          <w:color w:val="2B579A"/>
        </w:rPr>
        <w:fldChar w:fldCharType="begin"/>
      </w:r>
      <w:r w:rsidR="00157AB1">
        <w:rPr>
          <w:color w:val="2B579A"/>
        </w:rPr>
        <w:instrText xml:space="preserve"> ADDIN EN.CITE &lt;EndNote&gt;&lt;Cite&gt;&lt;Author&gt;Yap&lt;/Author&gt;&lt;Year&gt;2009&lt;/Year&gt;&lt;RecNum&gt;139&lt;/RecNum&gt;&lt;DisplayText&gt;(19)&lt;/DisplayText&gt;&lt;record&gt;&lt;rec-number&gt;139&lt;/rec-number&gt;&lt;foreign-keys&gt;&lt;key app="EN" db-id="etrrzvvtt5avseer5pzpx95xttf0xvateepf" timestamp="1608024926"&gt;139&lt;/key&gt;&lt;/foreign-keys&gt;&lt;ref-type name="Journal Article"&gt;17&lt;/ref-type&gt;&lt;contributors&gt;&lt;authors&gt;&lt;author&gt;Yap, T. L.&lt;/author&gt;&lt;author&gt;Brown, C.&lt;/author&gt;&lt;author&gt;Cromwell, D. A.&lt;/author&gt;&lt;author&gt;van der Meulen, J.&lt;/author&gt;&lt;author&gt;Emberton, M.&lt;/author&gt;&lt;/authors&gt;&lt;/contributors&gt;&lt;auth-address&gt;Clinical Effectiveness Unit, Royal College of Surgeons of England, London, UK. tetyap@gmail.com&lt;/auth-address&gt;&lt;titles&gt;&lt;title&gt;The impact of self-management of lower urinary tract symptoms on frequency-volume chart measures&lt;/title&gt;&lt;secondary-title&gt;BJU Int&lt;/secondary-title&gt;&lt;/titles&gt;&lt;periodical&gt;&lt;full-title&gt;BJU Int&lt;/full-title&gt;&lt;abbr-1&gt;BJU international&lt;/abbr-1&gt;&lt;/periodical&gt;&lt;pages&gt;1104-8&lt;/pages&gt;&lt;volume&gt;104&lt;/volume&gt;&lt;number&gt;8&lt;/number&gt;&lt;edition&gt;2009/06/03&lt;/edition&gt;&lt;keywords&gt;&lt;keyword&gt;Adult&lt;/keyword&gt;&lt;keyword&gt;Aged&lt;/keyword&gt;&lt;keyword&gt;Aged, 80 and over&lt;/keyword&gt;&lt;keyword&gt;Data Collection&lt;/keyword&gt;&lt;keyword&gt;Humans&lt;/keyword&gt;&lt;keyword&gt;Male&lt;/keyword&gt;&lt;keyword&gt;Middle Aged&lt;/keyword&gt;&lt;keyword&gt;Patient Compliance&lt;/keyword&gt;&lt;keyword&gt;Prostatic Hyperplasia/*complications/physiopathology&lt;/keyword&gt;&lt;keyword&gt;Prostatism/etiology/physiopathology/*therapy&lt;/keyword&gt;&lt;keyword&gt;Quality of Life&lt;/keyword&gt;&lt;keyword&gt;Self Care/*methods&lt;/keyword&gt;&lt;keyword&gt;Treatment Outcome&lt;/keyword&gt;&lt;keyword&gt;Urination/*physiology&lt;/keyword&gt;&lt;keyword&gt;Urodynamics/*physiology&lt;/keyword&gt;&lt;/keywords&gt;&lt;dates&gt;&lt;year&gt;2009&lt;/year&gt;&lt;pub-dates&gt;&lt;date&gt;Oct&lt;/date&gt;&lt;/pub-dates&gt;&lt;/dates&gt;&lt;isbn&gt;1464-410X (Electronic)&lt;/isbn&gt;&lt;accession-num&gt;19485993&lt;/accession-num&gt;&lt;urls&gt;&lt;related-urls&gt;&lt;url&gt;http://www.ncbi.nlm.nih.gov/entrez/query.fcgi?cmd=Retrieve&amp;amp;db=PubMed&amp;amp;dopt=Citation&amp;amp;list_uids=19485993&lt;/url&gt;&lt;/related-urls&gt;&lt;/urls&gt;&lt;electronic-resource-num&gt;BJU8497 [pii]&amp;#xD;10.1111/j.1464-410X.2009.08497.x&lt;/electronic-resource-num&gt;&lt;language&gt;eng&lt;/language&gt;&lt;/record&gt;&lt;/Cite&gt;&lt;/EndNote&gt;</w:instrText>
      </w:r>
      <w:r w:rsidR="008E3744" w:rsidRPr="478518AB">
        <w:rPr>
          <w:color w:val="2B579A"/>
        </w:rPr>
        <w:fldChar w:fldCharType="separate"/>
      </w:r>
      <w:r w:rsidR="00157AB1">
        <w:rPr>
          <w:noProof/>
          <w:color w:val="2B579A"/>
        </w:rPr>
        <w:t>(19)</w:t>
      </w:r>
      <w:r w:rsidR="008E3744" w:rsidRPr="478518AB">
        <w:rPr>
          <w:color w:val="2B579A"/>
        </w:rPr>
        <w:fldChar w:fldCharType="end"/>
      </w:r>
      <w:r w:rsidR="008E3744" w:rsidRPr="00525A07">
        <w:t xml:space="preserve"> of a single centre </w:t>
      </w:r>
      <w:r w:rsidR="00A83F37">
        <w:t>study</w:t>
      </w:r>
      <w:r w:rsidR="00253652">
        <w:t xml:space="preserve"> </w:t>
      </w:r>
      <w:r w:rsidR="008E3744" w:rsidRPr="478518AB">
        <w:rPr>
          <w:color w:val="2B579A"/>
        </w:rPr>
        <w:fldChar w:fldCharType="begin"/>
      </w:r>
      <w:r w:rsidR="00157AB1">
        <w:rPr>
          <w:color w:val="2B579A"/>
        </w:rPr>
        <w:instrText xml:space="preserve"> ADDIN EN.CITE &lt;EndNote&gt;&lt;Cite&gt;&lt;Author&gt;Brown&lt;/Author&gt;&lt;Year&gt;2007&lt;/Year&gt;&lt;RecNum&gt;9213&lt;/RecNum&gt;&lt;DisplayText&gt;(20)&lt;/DisplayText&gt;&lt;record&gt;&lt;rec-number&gt;9213&lt;/rec-number&gt;&lt;foreign-keys&gt;&lt;key app="EN" db-id="ztpet599t5axpie5tx752ephppfd5aeptv20" timestamp="1459423130"&gt;9213&lt;/key&gt;&lt;/foreign-keys&gt;&lt;ref-type name="Journal Article"&gt;17&lt;/ref-type&gt;&lt;contributors&gt;&lt;authors&gt;&lt;author&gt;Brown, C. T.&lt;/author&gt;&lt;author&gt;Yap, T.&lt;/author&gt;&lt;author&gt;Cromwell, D. A.&lt;/author&gt;&lt;author&gt;Rixon, L.&lt;/author&gt;&lt;author&gt;Steed, L.&lt;/author&gt;&lt;author&gt;Mulligan, K.&lt;/author&gt;&lt;author&gt;Mundy, A.&lt;/author&gt;&lt;author&gt;Newman, S. P.&lt;/author&gt;&lt;author&gt;van der Meulen, J.&lt;/author&gt;&lt;author&gt;Emberton, M.&lt;/author&gt;&lt;/authors&gt;&lt;/contributors&gt;&lt;auth-address&gt;Clinical Effectiveness Unit, Royal College of Surgeons of England, London WC2A 3PE. Jan.vanderMeulen@LSHTM.ac.uk&lt;/auth-address&gt;&lt;titles&gt;&lt;title&gt;Self management for men with lower urinary tract symptoms: randomised controlled trial&lt;/title&gt;&lt;secondary-title&gt;BMJ&lt;/secondary-title&gt;&lt;/titles&gt;&lt;periodical&gt;&lt;full-title&gt;BMJ&lt;/full-title&gt;&lt;/periodical&gt;&lt;pages&gt;25&lt;/pages&gt;&lt;volume&gt;334&lt;/volume&gt;&lt;number&gt;7583&lt;/number&gt;&lt;keywords&gt;&lt;keyword&gt;Ambulatory Care&lt;/keyword&gt;&lt;keyword&gt;Follow-Up Studies&lt;/keyword&gt;&lt;keyword&gt;Humans&lt;/keyword&gt;&lt;keyword&gt;Male&lt;/keyword&gt;&lt;keyword&gt;Middle Aged&lt;/keyword&gt;&lt;keyword&gt;Patient Compliance&lt;/keyword&gt;&lt;keyword&gt;Patient Satisfaction&lt;/keyword&gt;&lt;keyword&gt;Prostatism/*therapy&lt;/keyword&gt;&lt;keyword&gt;Self Care/*methods&lt;/keyword&gt;&lt;keyword&gt;Treatment Outcome&lt;/keyword&gt;&lt;/keywords&gt;&lt;dates&gt;&lt;year&gt;2007&lt;/year&gt;&lt;pub-dates&gt;&lt;date&gt;Jan 6&lt;/date&gt;&lt;/pub-dates&gt;&lt;/dates&gt;&lt;isbn&gt;1756-1833 (Electronic)&amp;#xD;0959-535X (Linking)&lt;/isbn&gt;&lt;accession-num&gt;17118949&lt;/accession-num&gt;&lt;urls&gt;&lt;related-urls&gt;&lt;url&gt;http://www.ncbi.nlm.nih.gov/pubmed/17118949&lt;/url&gt;&lt;/related-urls&gt;&lt;/urls&gt;&lt;custom2&gt;PMC1764065&lt;/custom2&gt;&lt;electronic-resource-num&gt;10.1136/bmj.39010.551319.AE&lt;/electronic-resource-num&gt;&lt;/record&gt;&lt;/Cite&gt;&lt;/EndNote&gt;</w:instrText>
      </w:r>
      <w:r w:rsidR="008E3744" w:rsidRPr="478518AB">
        <w:rPr>
          <w:color w:val="2B579A"/>
        </w:rPr>
        <w:fldChar w:fldCharType="separate"/>
      </w:r>
      <w:r w:rsidR="00157AB1">
        <w:rPr>
          <w:noProof/>
          <w:color w:val="2B579A"/>
        </w:rPr>
        <w:t>(20)</w:t>
      </w:r>
      <w:r w:rsidR="008E3744" w:rsidRPr="478518AB">
        <w:rPr>
          <w:color w:val="2B579A"/>
        </w:rPr>
        <w:fldChar w:fldCharType="end"/>
      </w:r>
      <w:r w:rsidR="008E3744" w:rsidRPr="00525A07">
        <w:t xml:space="preserve"> of 140 men with LUTS assigned to </w:t>
      </w:r>
      <w:r w:rsidR="008E3744">
        <w:t xml:space="preserve">standard care plus </w:t>
      </w:r>
      <w:r w:rsidR="00C77121">
        <w:t xml:space="preserve">a </w:t>
      </w:r>
      <w:r w:rsidR="008E3744" w:rsidRPr="00525A07">
        <w:t>self-management programme</w:t>
      </w:r>
      <w:r w:rsidR="00C77121">
        <w:t>,</w:t>
      </w:r>
      <w:r w:rsidR="008E3744" w:rsidRPr="00525A07">
        <w:t xml:space="preserve"> or standard care alone. Men assigned to the self-management programme reported </w:t>
      </w:r>
      <w:r w:rsidRPr="00525A07">
        <w:t xml:space="preserve">reduced </w:t>
      </w:r>
      <w:r>
        <w:t xml:space="preserve">nocturia and </w:t>
      </w:r>
      <w:r w:rsidRPr="00525A07">
        <w:t>daytime frequency</w:t>
      </w:r>
      <w:r>
        <w:t>,</w:t>
      </w:r>
      <w:r w:rsidRPr="00525A07">
        <w:t xml:space="preserve"> and </w:t>
      </w:r>
      <w:r w:rsidR="008E3744" w:rsidRPr="00525A07">
        <w:t>better voided volumes</w:t>
      </w:r>
      <w:r w:rsidR="008E3744">
        <w:t>.</w:t>
      </w:r>
      <w:r w:rsidR="00A56316">
        <w:t xml:space="preserve"> Conservative management is supported by key guidelines for male LUTS</w:t>
      </w:r>
      <w:r w:rsidR="006002AA">
        <w:t xml:space="preserve"> </w:t>
      </w:r>
      <w:r w:rsidR="006002AA">
        <w:fldChar w:fldCharType="begin">
          <w:fldData xml:space="preserve">PEVuZE5vdGU+PENpdGU+PEF1dGhvcj5Kb25lczwvQXV0aG9yPjxZZWFyPjIwMTA8L1llYXI+PFJl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</w:fldData>
        </w:fldChar>
      </w:r>
      <w:r w:rsidR="006002AA">
        <w:instrText xml:space="preserve"> ADDIN EN.CITE </w:instrText>
      </w:r>
      <w:r w:rsidR="006002AA">
        <w:fldChar w:fldCharType="begin">
          <w:fldData xml:space="preserve">PEVuZE5vdGU+PENpdGU+PEF1dGhvcj5Kb25lczwvQXV0aG9yPjxZZWFyPjIwMTA8L1llYXI+PFJl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</w:fldData>
        </w:fldChar>
      </w:r>
      <w:r w:rsidR="006002AA">
        <w:instrText xml:space="preserve"> ADDIN EN.CITE.DATA </w:instrText>
      </w:r>
      <w:r w:rsidR="006002AA">
        <w:fldChar w:fldCharType="end"/>
      </w:r>
      <w:r w:rsidR="006002AA">
        <w:fldChar w:fldCharType="separate"/>
      </w:r>
      <w:r w:rsidR="006002AA">
        <w:rPr>
          <w:noProof/>
        </w:rPr>
        <w:t>(15, 21)</w:t>
      </w:r>
      <w:r w:rsidR="006002AA">
        <w:fldChar w:fldCharType="end"/>
      </w:r>
      <w:r w:rsidR="006002AA">
        <w:t xml:space="preserve">. </w:t>
      </w:r>
    </w:p>
    <w:p w14:paraId="5678B7E7" w14:textId="3EF12DDF" w:rsidR="00CC46F7" w:rsidRDefault="006A3BB2" w:rsidP="005C644B">
      <w:pPr>
        <w:spacing w:before="120" w:line="360" w:lineRule="exact"/>
        <w:jc w:val="both"/>
      </w:pPr>
      <w:r w:rsidRPr="00525A07">
        <w:t xml:space="preserve">The </w:t>
      </w:r>
      <w:r>
        <w:t xml:space="preserve">TRIUMPH </w:t>
      </w:r>
      <w:r w:rsidR="00A83F37">
        <w:t xml:space="preserve">(Treating Urinary Symptoms in Men in Primary Healthcare) </w:t>
      </w:r>
      <w:r w:rsidR="00D50A73">
        <w:t xml:space="preserve">randomised controlled trial </w:t>
      </w:r>
      <w:r w:rsidR="00406106">
        <w:t>(</w:t>
      </w:r>
      <w:r w:rsidR="00406106" w:rsidRPr="00525A07">
        <w:rPr>
          <w:rFonts w:cs="Arial"/>
        </w:rPr>
        <w:t>ISRCTN</w:t>
      </w:r>
      <w:r w:rsidR="00406106" w:rsidRPr="00525A07">
        <w:t>11669964</w:t>
      </w:r>
      <w:r w:rsidR="00406106">
        <w:t>)</w:t>
      </w:r>
      <w:r w:rsidRPr="00525A07">
        <w:t xml:space="preserve"> </w:t>
      </w:r>
      <w:r>
        <w:t>evaluated</w:t>
      </w:r>
      <w:r w:rsidRPr="00525A07">
        <w:t xml:space="preserve"> whether a standardised and manualised care intervention achieves superior symptomatic outcome compared with usual care for male LUTS</w:t>
      </w:r>
      <w:r w:rsidR="00C444F6">
        <w:t xml:space="preserve"> </w:t>
      </w:r>
      <w:r w:rsidR="00773CF9">
        <w:rPr>
          <w:bCs/>
        </w:rPr>
        <w:fldChar w:fldCharType="begin">
          <w:fldData xml:space="preserve">PEVuZE5vdGU+PENpdGU+PEF1dGhvcj5Gcm9zdDwvQXV0aG9yPjxZZWFyPjIwMTk8L1llYXI+PFJl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</w:fldData>
        </w:fldChar>
      </w:r>
      <w:r w:rsidR="006002AA">
        <w:rPr>
          <w:bCs/>
        </w:rPr>
        <w:instrText xml:space="preserve"> ADDIN EN.CITE </w:instrText>
      </w:r>
      <w:r w:rsidR="006002AA">
        <w:rPr>
          <w:bCs/>
        </w:rPr>
        <w:fldChar w:fldCharType="begin">
          <w:fldData xml:space="preserve">PEVuZE5vdGU+PENpdGU+PEF1dGhvcj5Gcm9zdDwvQXV0aG9yPjxZZWFyPjIwMTk8L1llYXI+PFJl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</w:fldData>
        </w:fldChar>
      </w:r>
      <w:r w:rsidR="006002AA">
        <w:rPr>
          <w:bCs/>
        </w:rPr>
        <w:instrText xml:space="preserve"> ADDIN EN.CITE.DATA </w:instrText>
      </w:r>
      <w:r w:rsidR="006002AA">
        <w:rPr>
          <w:bCs/>
        </w:rPr>
      </w:r>
      <w:r w:rsidR="006002AA">
        <w:rPr>
          <w:bCs/>
        </w:rPr>
        <w:fldChar w:fldCharType="end"/>
      </w:r>
      <w:r w:rsidR="00773CF9">
        <w:rPr>
          <w:bCs/>
        </w:rPr>
      </w:r>
      <w:r w:rsidR="00773CF9">
        <w:rPr>
          <w:bCs/>
        </w:rPr>
        <w:fldChar w:fldCharType="separate"/>
      </w:r>
      <w:r w:rsidR="006002AA">
        <w:rPr>
          <w:bCs/>
          <w:noProof/>
        </w:rPr>
        <w:t>(22)</w:t>
      </w:r>
      <w:r w:rsidR="00773CF9">
        <w:rPr>
          <w:bCs/>
        </w:rPr>
        <w:fldChar w:fldCharType="end"/>
      </w:r>
      <w:r>
        <w:t xml:space="preserve">. </w:t>
      </w:r>
      <w:r w:rsidR="003B26AD">
        <w:t xml:space="preserve">The study was primarily designed to establish whether this approach </w:t>
      </w:r>
      <w:r w:rsidR="00773CF9">
        <w:t xml:space="preserve">achieved sustained </w:t>
      </w:r>
      <w:r w:rsidR="003B26AD">
        <w:t>improve</w:t>
      </w:r>
      <w:r w:rsidR="00773CF9">
        <w:t xml:space="preserve">ment of </w:t>
      </w:r>
      <w:r w:rsidR="003B26AD">
        <w:t>symptomatic outcomes compared to usual care.</w:t>
      </w:r>
      <w:r w:rsidR="004C22E0">
        <w:t xml:space="preserve"> </w:t>
      </w:r>
      <w:r w:rsidR="00CC46F7">
        <w:t xml:space="preserve">It included extensive qualitative research into experience of LUTS and conservative treatment in primary care. In the current report, we describe the </w:t>
      </w:r>
      <w:r>
        <w:t xml:space="preserve">qualitative findings in relation to men reporting nocturia. </w:t>
      </w:r>
    </w:p>
    <w:p w14:paraId="4B73311D" w14:textId="77777777" w:rsidR="00CC46F7" w:rsidRDefault="00CC46F7" w:rsidP="005C644B">
      <w:pPr>
        <w:pStyle w:val="Heading2"/>
        <w:spacing w:before="120" w:line="360" w:lineRule="exact"/>
        <w:jc w:val="both"/>
      </w:pPr>
      <w:r>
        <w:t>Methods</w:t>
      </w:r>
    </w:p>
    <w:p w14:paraId="67A418C2" w14:textId="2E50CA42" w:rsidR="00736189" w:rsidRDefault="0086418F" w:rsidP="005C644B">
      <w:pPr>
        <w:spacing w:before="120" w:line="360" w:lineRule="exact"/>
        <w:jc w:val="both"/>
      </w:pPr>
      <w:r w:rsidRPr="00525A07">
        <w:t>The TRIUMPH study is a multicentre, pragmatic, two-arm cluster randomised controlled trial of a care pathway based on a standardised and manualised care intervention (</w:t>
      </w:r>
      <w:r>
        <w:t xml:space="preserve">TRIUMPH </w:t>
      </w:r>
      <w:r w:rsidRPr="00525A07">
        <w:t>intervention arm) and usual care arm for men with LUTS</w:t>
      </w:r>
      <w:r w:rsidR="00F66785">
        <w:t xml:space="preserve"> </w:t>
      </w:r>
      <w:r w:rsidR="00F66785">
        <w:fldChar w:fldCharType="begin">
          <w:fldData xml:space="preserve">PEVuZE5vdGU+PENpdGU+PEF1dGhvcj5Gcm9zdDwvQXV0aG9yPjxZZWFyPjIwMTk8L1llYXI+PFJl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</w:fldData>
        </w:fldChar>
      </w:r>
      <w:r w:rsidR="00F66785">
        <w:instrText xml:space="preserve"> ADDIN EN.CITE </w:instrText>
      </w:r>
      <w:r w:rsidR="00F66785">
        <w:fldChar w:fldCharType="begin">
          <w:fldData xml:space="preserve">PEVuZE5vdGU+PENpdGU+PEF1dGhvcj5Gcm9zdDwvQXV0aG9yPjxZZWFyPjIwMTk8L1llYXI+PFJl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</w:fldData>
        </w:fldChar>
      </w:r>
      <w:r w:rsidR="00F66785">
        <w:instrText xml:space="preserve"> ADDIN EN.CITE.DATA </w:instrText>
      </w:r>
      <w:r w:rsidR="00F66785">
        <w:fldChar w:fldCharType="end"/>
      </w:r>
      <w:r w:rsidR="00F66785">
        <w:fldChar w:fldCharType="separate"/>
      </w:r>
      <w:r w:rsidR="00F66785">
        <w:rPr>
          <w:noProof/>
        </w:rPr>
        <w:t>(22)</w:t>
      </w:r>
      <w:r w:rsidR="00F66785">
        <w:fldChar w:fldCharType="end"/>
      </w:r>
      <w:r w:rsidRPr="00525A07">
        <w:t xml:space="preserve">. The trial was conducted in thirty </w:t>
      </w:r>
      <w:r w:rsidR="00042495">
        <w:t>g</w:t>
      </w:r>
      <w:r w:rsidR="003B358B">
        <w:t xml:space="preserve">eneral </w:t>
      </w:r>
      <w:r w:rsidRPr="00525A07">
        <w:t>practice</w:t>
      </w:r>
      <w:r>
        <w:t xml:space="preserve"> </w:t>
      </w:r>
      <w:r w:rsidR="00042495">
        <w:t xml:space="preserve">(GP) </w:t>
      </w:r>
      <w:r>
        <w:t>sites</w:t>
      </w:r>
      <w:r w:rsidRPr="00525A07">
        <w:t xml:space="preserve"> in the UK, recruiting patients from June 2018 to August 2019</w:t>
      </w:r>
      <w:r w:rsidR="00AE651E">
        <w:t>. Sites</w:t>
      </w:r>
      <w:r w:rsidR="00AE651E" w:rsidRPr="00525A07">
        <w:t xml:space="preserve"> were randomised to the intervention or </w:t>
      </w:r>
      <w:r w:rsidR="00AE651E">
        <w:t>usual care</w:t>
      </w:r>
      <w:r w:rsidR="00AE651E" w:rsidRPr="00525A07">
        <w:t xml:space="preserve"> arm. </w:t>
      </w:r>
      <w:r w:rsidR="00AA4CFC">
        <w:t xml:space="preserve">In the intervention arm, </w:t>
      </w:r>
      <w:r w:rsidR="00F66785">
        <w:t xml:space="preserve">delivery of a standardised booklet of LUTS information and advice </w:t>
      </w:r>
      <w:r w:rsidR="00AA4CFC">
        <w:t>wa</w:t>
      </w:r>
      <w:r w:rsidR="00AA4CFC" w:rsidRPr="00525A07">
        <w:t xml:space="preserve">s </w:t>
      </w:r>
      <w:r w:rsidR="00AA4CFC">
        <w:t>individualised</w:t>
      </w:r>
      <w:r w:rsidR="00AA4CFC" w:rsidRPr="00525A07">
        <w:t xml:space="preserve"> by </w:t>
      </w:r>
      <w:r w:rsidR="00AA4CFC">
        <w:t>a healthcare professional</w:t>
      </w:r>
      <w:r w:rsidR="004D34B8">
        <w:t xml:space="preserve"> (nurse or healthcare assistant)</w:t>
      </w:r>
      <w:r w:rsidR="00F66785">
        <w:t>,</w:t>
      </w:r>
      <w:r w:rsidR="00AA4CFC" w:rsidRPr="00525A07">
        <w:t xml:space="preserve"> </w:t>
      </w:r>
      <w:r w:rsidR="000A4FC4">
        <w:t xml:space="preserve">who </w:t>
      </w:r>
      <w:r w:rsidR="000A4FC4" w:rsidRPr="00525A07">
        <w:t>review</w:t>
      </w:r>
      <w:r w:rsidR="000A4FC4">
        <w:t>ed</w:t>
      </w:r>
      <w:r w:rsidR="000A4FC4" w:rsidRPr="00525A07">
        <w:t xml:space="preserve"> the patient’s baseline urinary symptoms </w:t>
      </w:r>
      <w:r w:rsidR="000A4FC4">
        <w:t>(</w:t>
      </w:r>
      <w:r w:rsidR="000A4FC4" w:rsidRPr="00525A07">
        <w:t>IPSS, ICIQ-UI-SF and ICIQ bladder diary</w:t>
      </w:r>
      <w:r w:rsidR="000A4FC4">
        <w:t>) and then</w:t>
      </w:r>
      <w:r w:rsidR="00AA4CFC" w:rsidRPr="00525A07">
        <w:t xml:space="preserve"> direct</w:t>
      </w:r>
      <w:r w:rsidR="00AA4CFC">
        <w:t>ed</w:t>
      </w:r>
      <w:r w:rsidR="00AA4CFC" w:rsidRPr="00525A07">
        <w:t xml:space="preserve"> the patient to the relevant sections of the booklet. </w:t>
      </w:r>
      <w:r w:rsidR="000A4FC4">
        <w:t xml:space="preserve">In the usual care arm, </w:t>
      </w:r>
      <w:r w:rsidR="000A4FC4" w:rsidRPr="000A4FC4">
        <w:t xml:space="preserve">sites </w:t>
      </w:r>
      <w:r w:rsidR="000A4FC4">
        <w:t xml:space="preserve">were </w:t>
      </w:r>
      <w:r w:rsidR="000A4FC4" w:rsidRPr="000A4FC4">
        <w:t>requested to follow their standard local practice for trial patients</w:t>
      </w:r>
      <w:r w:rsidR="000A4FC4">
        <w:t>.</w:t>
      </w:r>
      <w:r w:rsidR="00AA4CFC" w:rsidRPr="00525A07">
        <w:t xml:space="preserve"> </w:t>
      </w:r>
      <w:r w:rsidR="00AE651E">
        <w:t xml:space="preserve">Potential participants were identified from practice databases using a search for symptom or treatment codes related to LUTS (i.e. were not </w:t>
      </w:r>
      <w:r w:rsidR="00AE651E">
        <w:lastRenderedPageBreak/>
        <w:t>recruited from incident cases of men newly presenting with LUTS during the trial recruitment window). There were 524 participants (mean age 69) in the intervention arm and 553 in the usual care arm (mean age 68)</w:t>
      </w:r>
      <w:r w:rsidRPr="00525A07">
        <w:t xml:space="preserve">. </w:t>
      </w:r>
    </w:p>
    <w:p w14:paraId="23F09966" w14:textId="4964021F" w:rsidR="00C90751" w:rsidRDefault="00F91842" w:rsidP="005C644B">
      <w:pPr>
        <w:spacing w:before="120" w:line="360" w:lineRule="exact"/>
        <w:jc w:val="both"/>
      </w:pPr>
      <w:r>
        <w:t>All participants complete</w:t>
      </w:r>
      <w:r w:rsidR="00603B02">
        <w:t>d</w:t>
      </w:r>
      <w:r>
        <w:t xml:space="preserve"> the International Prostate Symptom Score and International Consultation on Incontinence Questionnaire (ICIQ)-Urinary Incontinence-Short Form (ICIQ-UI-SF)</w:t>
      </w:r>
      <w:r w:rsidR="00F378EC">
        <w:t xml:space="preserve"> at baseline</w:t>
      </w:r>
      <w:r>
        <w:t xml:space="preserve">. </w:t>
      </w:r>
      <w:r w:rsidR="00112AA8">
        <w:t xml:space="preserve">The mean (standard deviation) IPSS was 13.6 (5.8) and 14.6 (6.6) in the intervention and usual care arms respectively. The IPSS quality of life scores </w:t>
      </w:r>
      <w:r w:rsidR="004B29D8">
        <w:t xml:space="preserve">were 3.5 (1.2) and 3.6 (1.1), respectively. The scores for IPSS question 7 about nocturia severity were 2.6 (1.4) and 2.4 (1.3), respectively. </w:t>
      </w:r>
      <w:r w:rsidR="00C90751">
        <w:t xml:space="preserve">Men in the intervention arm completed </w:t>
      </w:r>
      <w:r>
        <w:t>the ICIQ</w:t>
      </w:r>
      <w:r w:rsidR="00C90751">
        <w:t xml:space="preserve"> bladder diary </w:t>
      </w:r>
      <w:r>
        <w:fldChar w:fldCharType="begin">
          <w:fldData xml:space="preserve">PEVuZE5vdGU+PENpdGU+PEF1dGhvcj5CcmlnaHQ8L0F1dGhvcj48WWVhcj4yMDE0PC9ZZWFyPjxS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</w:fldData>
        </w:fldChar>
      </w:r>
      <w:r w:rsidR="006002AA">
        <w:instrText xml:space="preserve"> ADDIN EN.CITE </w:instrText>
      </w:r>
      <w:r w:rsidR="006002AA">
        <w:fldChar w:fldCharType="begin">
          <w:fldData xml:space="preserve">PEVuZE5vdGU+PENpdGU+PEF1dGhvcj5CcmlnaHQ8L0F1dGhvcj48WWVhcj4yMDE0PC9ZZWFyPjxS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</w:fldData>
        </w:fldChar>
      </w:r>
      <w:r w:rsidR="006002AA">
        <w:instrText xml:space="preserve"> ADDIN EN.CITE.DATA </w:instrText>
      </w:r>
      <w:r w:rsidR="006002AA">
        <w:fldChar w:fldCharType="end"/>
      </w:r>
      <w:r>
        <w:fldChar w:fldCharType="separate"/>
      </w:r>
      <w:r w:rsidR="006002AA">
        <w:rPr>
          <w:noProof/>
        </w:rPr>
        <w:t>(23)</w:t>
      </w:r>
      <w:r>
        <w:fldChar w:fldCharType="end"/>
      </w:r>
      <w:r>
        <w:t xml:space="preserve"> </w:t>
      </w:r>
      <w:r w:rsidR="00C90751">
        <w:t>at baseline to help inform intervention delivery</w:t>
      </w:r>
      <w:r w:rsidR="00112AA8">
        <w:t>.</w:t>
      </w:r>
      <w:r w:rsidR="006400C5">
        <w:t xml:space="preserve"> </w:t>
      </w:r>
      <w:r w:rsidR="00112AA8">
        <w:t>This</w:t>
      </w:r>
      <w:r w:rsidR="00B2668C">
        <w:t xml:space="preserve"> identified </w:t>
      </w:r>
      <w:r w:rsidR="00C90751">
        <w:t xml:space="preserve">nocturia </w:t>
      </w:r>
      <w:r w:rsidR="00B2668C">
        <w:t xml:space="preserve">in </w:t>
      </w:r>
      <w:r w:rsidR="00C90751">
        <w:t>85%</w:t>
      </w:r>
      <w:r w:rsidR="00F66785">
        <w:t xml:space="preserve"> of participants</w:t>
      </w:r>
      <w:r w:rsidR="00112AA8">
        <w:t xml:space="preserve">, </w:t>
      </w:r>
      <w:r w:rsidR="00112AA8" w:rsidRPr="00112AA8">
        <w:t xml:space="preserve">defined as waking up in the night to urinate at least once on </w:t>
      </w:r>
      <w:r w:rsidR="00112AA8">
        <w:t>both</w:t>
      </w:r>
      <w:r w:rsidR="00112AA8" w:rsidRPr="00112AA8">
        <w:t xml:space="preserve"> </w:t>
      </w:r>
      <w:r w:rsidR="00112AA8">
        <w:t xml:space="preserve">fully-completed </w:t>
      </w:r>
      <w:r w:rsidR="00112AA8" w:rsidRPr="00112AA8">
        <w:t>nights OR waking up in the night to urinate twice or more on one night.</w:t>
      </w:r>
      <w:r w:rsidR="006400C5">
        <w:t xml:space="preserve"> </w:t>
      </w:r>
    </w:p>
    <w:p w14:paraId="2D2A6E35" w14:textId="550B5DEA" w:rsidR="004642E2" w:rsidRPr="009B75DA" w:rsidRDefault="00EB705A" w:rsidP="005C644B">
      <w:pPr>
        <w:spacing w:before="120" w:line="360" w:lineRule="exact"/>
        <w:jc w:val="both"/>
      </w:pPr>
      <w:r>
        <w:t>In the qualitative component of the study</w:t>
      </w:r>
      <w:r w:rsidR="00A50B92">
        <w:t>,</w:t>
      </w:r>
      <w:r w:rsidR="004642E2">
        <w:t xml:space="preserve"> 58 </w:t>
      </w:r>
      <w:r w:rsidR="00F66785">
        <w:t xml:space="preserve">early-stage </w:t>
      </w:r>
      <w:r w:rsidR="004642E2">
        <w:t xml:space="preserve">patient interviews </w:t>
      </w:r>
      <w:r w:rsidR="00A50B92">
        <w:t xml:space="preserve">were done </w:t>
      </w:r>
      <w:r w:rsidR="004642E2">
        <w:t xml:space="preserve">(30 intervention </w:t>
      </w:r>
      <w:r w:rsidR="00577202">
        <w:t xml:space="preserve">arm, </w:t>
      </w:r>
      <w:r w:rsidR="004642E2">
        <w:t xml:space="preserve">15 </w:t>
      </w:r>
      <w:r w:rsidR="00C77121">
        <w:t>usual car</w:t>
      </w:r>
      <w:r w:rsidR="00577202">
        <w:t>e)</w:t>
      </w:r>
      <w:r w:rsidR="00F66785">
        <w:t xml:space="preserve"> and</w:t>
      </w:r>
      <w:r w:rsidR="004642E2">
        <w:t xml:space="preserve"> 33 </w:t>
      </w:r>
      <w:r w:rsidR="00F66785">
        <w:t>late-stage</w:t>
      </w:r>
      <w:r w:rsidR="004642E2">
        <w:t xml:space="preserve"> interviews</w:t>
      </w:r>
      <w:r w:rsidR="00577202">
        <w:t xml:space="preserve"> </w:t>
      </w:r>
      <w:r w:rsidR="004642E2">
        <w:t>(22 intervention</w:t>
      </w:r>
      <w:r w:rsidR="00577202">
        <w:t xml:space="preserve">, </w:t>
      </w:r>
      <w:r w:rsidR="004642E2">
        <w:t xml:space="preserve">10 </w:t>
      </w:r>
      <w:r w:rsidR="00577202">
        <w:t>usual care</w:t>
      </w:r>
      <w:r w:rsidR="004642E2">
        <w:t>).</w:t>
      </w:r>
      <w:r w:rsidR="00F62D3F">
        <w:t xml:space="preserve"> </w:t>
      </w:r>
      <w:r w:rsidR="00D723B9">
        <w:t xml:space="preserve">Early stage </w:t>
      </w:r>
      <w:r w:rsidR="00F62D3F">
        <w:t>interviews</w:t>
      </w:r>
      <w:r w:rsidR="004642E2">
        <w:t xml:space="preserve"> typically </w:t>
      </w:r>
      <w:r w:rsidR="00F62D3F">
        <w:t xml:space="preserve">took place </w:t>
      </w:r>
      <w:r w:rsidR="004642E2">
        <w:t>0-3 months after joining the study</w:t>
      </w:r>
      <w:r w:rsidR="004642E2" w:rsidRPr="009B75DA">
        <w:t xml:space="preserve">. </w:t>
      </w:r>
      <w:r w:rsidR="00F66785">
        <w:t>Late-stage</w:t>
      </w:r>
      <w:r w:rsidR="004642E2">
        <w:t xml:space="preserve"> interviews took place </w:t>
      </w:r>
      <w:r w:rsidR="00637D8D">
        <w:t>from</w:t>
      </w:r>
      <w:r w:rsidR="004642E2">
        <w:t xml:space="preserve"> 3 to 9 months </w:t>
      </w:r>
      <w:r w:rsidR="00F62D3F">
        <w:t>later, towards the end of the 12 month study participation</w:t>
      </w:r>
      <w:r w:rsidR="004642E2">
        <w:t xml:space="preserve">. Purposive sampling </w:t>
      </w:r>
      <w:r w:rsidR="006F427F">
        <w:t>aimed to provide a diverse sample for interviews and utilised</w:t>
      </w:r>
      <w:r w:rsidR="004D34B8">
        <w:t>;</w:t>
      </w:r>
      <w:r w:rsidR="006F427F">
        <w:t xml:space="preserve"> </w:t>
      </w:r>
    </w:p>
    <w:p w14:paraId="4FD2A6CB" w14:textId="2C4713E2" w:rsidR="004642E2" w:rsidRDefault="004642E2" w:rsidP="005C644B">
      <w:pPr>
        <w:pStyle w:val="ListParagraph"/>
        <w:numPr>
          <w:ilvl w:val="0"/>
          <w:numId w:val="3"/>
        </w:numPr>
        <w:spacing w:before="120" w:after="0" w:line="360" w:lineRule="exact"/>
        <w:jc w:val="both"/>
      </w:pPr>
      <w:r w:rsidRPr="00AB36C0">
        <w:t xml:space="preserve">IPSS scores </w:t>
      </w:r>
      <w:r>
        <w:t>ranging</w:t>
      </w:r>
      <w:r w:rsidRPr="00AB36C0">
        <w:t xml:space="preserve"> from 3</w:t>
      </w:r>
      <w:r>
        <w:t>-</w:t>
      </w:r>
      <w:r w:rsidRPr="00AB36C0">
        <w:t xml:space="preserve"> 31, with a mean of 14.8</w:t>
      </w:r>
      <w:r>
        <w:t xml:space="preserve"> </w:t>
      </w:r>
      <w:r w:rsidR="00F62D3F">
        <w:t>at</w:t>
      </w:r>
      <w:r>
        <w:t xml:space="preserve"> baseline;</w:t>
      </w:r>
      <w:r w:rsidRPr="00AB36C0">
        <w:t xml:space="preserve"> </w:t>
      </w:r>
    </w:p>
    <w:p w14:paraId="5F55ABC9" w14:textId="31350104" w:rsidR="004642E2" w:rsidRPr="0076033B" w:rsidRDefault="004642E2" w:rsidP="005C644B">
      <w:pPr>
        <w:pStyle w:val="ListParagraph"/>
        <w:numPr>
          <w:ilvl w:val="0"/>
          <w:numId w:val="3"/>
        </w:numPr>
        <w:spacing w:before="120" w:after="0" w:line="360" w:lineRule="exact"/>
        <w:jc w:val="both"/>
      </w:pPr>
      <w:r>
        <w:t>a</w:t>
      </w:r>
      <w:r w:rsidRPr="0076033B">
        <w:t xml:space="preserve"> range of LUTS experiences, including men </w:t>
      </w:r>
      <w:r>
        <w:t>with</w:t>
      </w:r>
      <w:r w:rsidRPr="0076033B">
        <w:t xml:space="preserve"> more severe problems (higher scores, of 3 or more out of 5</w:t>
      </w:r>
      <w:r w:rsidR="00637D8D">
        <w:t xml:space="preserve"> for the respective IPSS </w:t>
      </w:r>
      <w:r w:rsidR="00F91842">
        <w:t xml:space="preserve">or ICIQ-UI-SF </w:t>
      </w:r>
      <w:r w:rsidR="00637D8D">
        <w:t>item</w:t>
      </w:r>
      <w:r w:rsidRPr="0076033B">
        <w:t>) relating specifically to</w:t>
      </w:r>
      <w:r>
        <w:t>:</w:t>
      </w:r>
      <w:r w:rsidRPr="0076033B">
        <w:t xml:space="preserve"> </w:t>
      </w:r>
      <w:r w:rsidR="00F91842" w:rsidRPr="0076033B">
        <w:t>nocturia (25 men)</w:t>
      </w:r>
      <w:r w:rsidR="00F91842">
        <w:t xml:space="preserve">; </w:t>
      </w:r>
      <w:r w:rsidRPr="0076033B">
        <w:t>an urgent need to urinate (23 men)</w:t>
      </w:r>
      <w:r>
        <w:t>;</w:t>
      </w:r>
      <w:r w:rsidRPr="0076033B">
        <w:t xml:space="preserve"> urinary leakage (12 men)</w:t>
      </w:r>
      <w:r>
        <w:t>;</w:t>
      </w:r>
      <w:r w:rsidRPr="0076033B">
        <w:t xml:space="preserve"> </w:t>
      </w:r>
      <w:r w:rsidR="00F91842">
        <w:t xml:space="preserve">and </w:t>
      </w:r>
      <w:r w:rsidRPr="0076033B">
        <w:t>a frequent need to urinate (31 men)</w:t>
      </w:r>
      <w:r w:rsidR="00F91842">
        <w:t xml:space="preserve">. 22 men </w:t>
      </w:r>
      <w:r w:rsidRPr="0076033B">
        <w:t xml:space="preserve">experiencing post-micturition dribble </w:t>
      </w:r>
      <w:r w:rsidR="00F91842">
        <w:t>were also interviewed.</w:t>
      </w:r>
      <w:r w:rsidR="004A6FE0">
        <w:t xml:space="preserve"> </w:t>
      </w:r>
    </w:p>
    <w:p w14:paraId="74AC2964" w14:textId="188B4EFF" w:rsidR="004642E2" w:rsidRDefault="004642E2" w:rsidP="005C644B">
      <w:pPr>
        <w:pStyle w:val="ListParagraph"/>
        <w:numPr>
          <w:ilvl w:val="0"/>
          <w:numId w:val="3"/>
        </w:numPr>
        <w:spacing w:before="120" w:after="0" w:line="360" w:lineRule="exact"/>
        <w:jc w:val="both"/>
      </w:pPr>
      <w:r>
        <w:t>ages</w:t>
      </w:r>
      <w:r w:rsidRPr="00AB36C0">
        <w:t xml:space="preserve"> ranging from 40</w:t>
      </w:r>
      <w:r>
        <w:t>-</w:t>
      </w:r>
      <w:r w:rsidRPr="00AB36C0">
        <w:t>84</w:t>
      </w:r>
      <w:r>
        <w:t xml:space="preserve"> years</w:t>
      </w:r>
      <w:r w:rsidRPr="00AB36C0">
        <w:t xml:space="preserve">, </w:t>
      </w:r>
      <w:r>
        <w:t xml:space="preserve">with a </w:t>
      </w:r>
      <w:r w:rsidRPr="00AB36C0">
        <w:t>mean age 6</w:t>
      </w:r>
      <w:r w:rsidR="00F62D3F">
        <w:t>5</w:t>
      </w:r>
      <w:r w:rsidRPr="00AB36C0">
        <w:t xml:space="preserve"> years</w:t>
      </w:r>
      <w:r>
        <w:t xml:space="preserve">; </w:t>
      </w:r>
    </w:p>
    <w:p w14:paraId="0BBCC656" w14:textId="4BA94FB8" w:rsidR="004642E2" w:rsidRDefault="004642E2" w:rsidP="005C644B">
      <w:pPr>
        <w:pStyle w:val="ListParagraph"/>
        <w:numPr>
          <w:ilvl w:val="0"/>
          <w:numId w:val="3"/>
        </w:numPr>
        <w:spacing w:before="120" w:after="0" w:line="360" w:lineRule="exact"/>
        <w:jc w:val="both"/>
      </w:pPr>
      <w:r>
        <w:t>a diverse range of GP sites.</w:t>
      </w:r>
    </w:p>
    <w:p w14:paraId="051624F5" w14:textId="1F275C23" w:rsidR="004642E2" w:rsidRDefault="004642E2" w:rsidP="005C644B">
      <w:pPr>
        <w:spacing w:before="120" w:line="360" w:lineRule="exact"/>
        <w:jc w:val="both"/>
        <w:rPr>
          <w:rFonts w:asciiTheme="majorHAnsi" w:hAnsiTheme="majorHAnsi" w:cstheme="majorHAnsi"/>
          <w:i/>
          <w:iCs/>
          <w:sz w:val="20"/>
          <w:szCs w:val="20"/>
        </w:rPr>
      </w:pPr>
      <w:r>
        <w:t>The cohort included</w:t>
      </w:r>
      <w:r w:rsidRPr="00AB36C0">
        <w:t xml:space="preserve"> </w:t>
      </w:r>
      <w:r>
        <w:t xml:space="preserve">four men who identified as Black, Asian, or mixed-race, </w:t>
      </w:r>
      <w:r w:rsidRPr="00AB36C0">
        <w:t>a</w:t>
      </w:r>
      <w:r>
        <w:t xml:space="preserve">longside </w:t>
      </w:r>
      <w:r w:rsidRPr="00AB36C0">
        <w:t xml:space="preserve">54 white men. </w:t>
      </w:r>
    </w:p>
    <w:p w14:paraId="3D94841A" w14:textId="021B58B3" w:rsidR="004642E2" w:rsidRPr="00A040F4" w:rsidRDefault="00A040F4" w:rsidP="005C644B">
      <w:pPr>
        <w:spacing w:before="120" w:line="360" w:lineRule="exact"/>
        <w:jc w:val="both"/>
        <w:rPr>
          <w:rFonts w:cstheme="minorHAnsi"/>
        </w:rPr>
      </w:pPr>
      <w:r w:rsidRPr="005126C6">
        <w:rPr>
          <w:rFonts w:cstheme="minorHAnsi"/>
        </w:rPr>
        <w:t xml:space="preserve">The qualitative sample suggested a predominance of apparently relatively affluent, married, retired men with largely healthy lifestyles, who were also fairly proactive in their health seeking behaviours. Nevertheless, there </w:t>
      </w:r>
      <w:r w:rsidR="00F62D3F">
        <w:rPr>
          <w:rFonts w:cstheme="minorHAnsi"/>
        </w:rPr>
        <w:t>was a wide range of participants with differing characteristics</w:t>
      </w:r>
      <w:r w:rsidR="00FD768B">
        <w:rPr>
          <w:rFonts w:cstheme="minorHAnsi"/>
        </w:rPr>
        <w:t xml:space="preserve"> (some </w:t>
      </w:r>
      <w:r w:rsidR="001B1977">
        <w:rPr>
          <w:rFonts w:cstheme="minorHAnsi"/>
        </w:rPr>
        <w:t xml:space="preserve">men </w:t>
      </w:r>
      <w:r w:rsidR="00FD768B">
        <w:rPr>
          <w:rFonts w:cstheme="minorHAnsi"/>
        </w:rPr>
        <w:t xml:space="preserve">were </w:t>
      </w:r>
      <w:r w:rsidR="001B1977">
        <w:rPr>
          <w:rFonts w:cstheme="minorHAnsi"/>
        </w:rPr>
        <w:t xml:space="preserve">much </w:t>
      </w:r>
      <w:r w:rsidR="00FD768B">
        <w:rPr>
          <w:rFonts w:cstheme="minorHAnsi"/>
        </w:rPr>
        <w:t>younger, full-time working</w:t>
      </w:r>
      <w:r w:rsidR="001B1977">
        <w:rPr>
          <w:rFonts w:cstheme="minorHAnsi"/>
        </w:rPr>
        <w:t xml:space="preserve"> in a wide range of occupations,</w:t>
      </w:r>
      <w:r w:rsidR="00FD768B">
        <w:rPr>
          <w:rFonts w:cstheme="minorHAnsi"/>
        </w:rPr>
        <w:t xml:space="preserve"> unemployed or unable to</w:t>
      </w:r>
      <w:r w:rsidR="000F0CB6">
        <w:rPr>
          <w:rFonts w:cstheme="minorHAnsi"/>
        </w:rPr>
        <w:t xml:space="preserve"> do paid work </w:t>
      </w:r>
      <w:r w:rsidR="00FD768B">
        <w:rPr>
          <w:rFonts w:cstheme="minorHAnsi"/>
        </w:rPr>
        <w:t>due to ill health or caring responsibilities)</w:t>
      </w:r>
      <w:r w:rsidRPr="005126C6">
        <w:rPr>
          <w:rFonts w:cstheme="minorHAnsi"/>
        </w:rPr>
        <w:t xml:space="preserve">. </w:t>
      </w:r>
    </w:p>
    <w:p w14:paraId="49540631" w14:textId="425F9219" w:rsidR="00C90751" w:rsidRDefault="004642E2" w:rsidP="005C644B">
      <w:pPr>
        <w:pStyle w:val="Heading2"/>
        <w:spacing w:before="120" w:line="360" w:lineRule="exact"/>
        <w:jc w:val="both"/>
      </w:pPr>
      <w:r>
        <w:t>Results</w:t>
      </w:r>
    </w:p>
    <w:p w14:paraId="0F56C259" w14:textId="75BFA13B" w:rsidR="00F857B4" w:rsidRDefault="00F857B4" w:rsidP="005C644B">
      <w:pPr>
        <w:pStyle w:val="Subtitle"/>
        <w:spacing w:before="120" w:after="120" w:line="360" w:lineRule="exact"/>
        <w:jc w:val="both"/>
        <w:rPr>
          <w:rFonts w:asciiTheme="minorHAnsi" w:hAnsiTheme="minorHAnsi" w:cstheme="minorHAnsi"/>
          <w:i/>
          <w:iCs/>
          <w:sz w:val="22"/>
          <w:szCs w:val="22"/>
        </w:rPr>
      </w:pPr>
      <w:r>
        <w:rPr>
          <w:rFonts w:asciiTheme="minorHAnsi" w:hAnsiTheme="minorHAnsi" w:cstheme="minorHAnsi"/>
          <w:i/>
          <w:iCs/>
          <w:sz w:val="22"/>
          <w:szCs w:val="22"/>
        </w:rPr>
        <w:t xml:space="preserve">Nocturia is a common driver for seeking primary care input </w:t>
      </w:r>
    </w:p>
    <w:p w14:paraId="5D4A659D" w14:textId="5732DB13" w:rsidR="00764A57" w:rsidRPr="009A05AC" w:rsidRDefault="00F857B4" w:rsidP="005C644B">
      <w:pPr>
        <w:spacing w:before="120" w:line="360" w:lineRule="exact"/>
        <w:jc w:val="both"/>
        <w:rPr>
          <w:rFonts w:ascii="Calibri" w:eastAsia="Calibri" w:hAnsi="Calibri" w:cs="Arial"/>
        </w:rPr>
      </w:pPr>
      <w:r>
        <w:t>Men commonly presented with nocturia</w:t>
      </w:r>
      <w:r w:rsidR="007354AF">
        <w:t xml:space="preserve">, and this </w:t>
      </w:r>
      <w:r>
        <w:t>was a precursor to seeking primary care support for a large proportion.</w:t>
      </w:r>
      <w:r w:rsidR="004A6FE0">
        <w:t xml:space="preserve"> </w:t>
      </w:r>
      <w:r w:rsidR="00764A57" w:rsidRPr="009A05AC">
        <w:rPr>
          <w:rFonts w:ascii="Calibri" w:eastAsia="Calibri" w:hAnsi="Calibri" w:cs="Arial"/>
        </w:rPr>
        <w:t xml:space="preserve">Many men opened their account of LUTS onset with a description of the emergence of increasingly </w:t>
      </w:r>
      <w:bookmarkStart w:id="2" w:name="_Hlk90405837"/>
      <w:r w:rsidR="00764A57" w:rsidRPr="009A05AC">
        <w:rPr>
          <w:rFonts w:ascii="Calibri" w:eastAsia="Calibri" w:hAnsi="Calibri" w:cs="Arial"/>
        </w:rPr>
        <w:t xml:space="preserve">regular </w:t>
      </w:r>
      <w:r w:rsidR="004A6FE0">
        <w:rPr>
          <w:rFonts w:ascii="Calibri" w:eastAsia="Calibri" w:hAnsi="Calibri" w:cs="Arial"/>
        </w:rPr>
        <w:t>disturbance</w:t>
      </w:r>
      <w:r w:rsidR="007354AF">
        <w:rPr>
          <w:rFonts w:ascii="Calibri" w:eastAsia="Calibri" w:hAnsi="Calibri" w:cs="Arial"/>
        </w:rPr>
        <w:t xml:space="preserve"> </w:t>
      </w:r>
      <w:r w:rsidR="00764A57" w:rsidRPr="009A05AC">
        <w:rPr>
          <w:rFonts w:ascii="Calibri" w:eastAsia="Calibri" w:hAnsi="Calibri" w:cs="Arial"/>
        </w:rPr>
        <w:t xml:space="preserve">(most nights or every night) </w:t>
      </w:r>
      <w:bookmarkEnd w:id="2"/>
      <w:r w:rsidR="004A6FE0">
        <w:rPr>
          <w:rFonts w:ascii="Calibri" w:eastAsia="Calibri" w:hAnsi="Calibri" w:cs="Arial"/>
        </w:rPr>
        <w:t xml:space="preserve">often waking </w:t>
      </w:r>
      <w:r w:rsidR="00764A57" w:rsidRPr="009A05AC">
        <w:rPr>
          <w:rFonts w:ascii="Calibri" w:eastAsia="Calibri" w:hAnsi="Calibri" w:cs="Arial"/>
        </w:rPr>
        <w:t xml:space="preserve">more than once </w:t>
      </w:r>
      <w:r w:rsidR="004A6FE0">
        <w:rPr>
          <w:rFonts w:ascii="Calibri" w:eastAsia="Calibri" w:hAnsi="Calibri" w:cs="Arial"/>
        </w:rPr>
        <w:t>(indeed</w:t>
      </w:r>
      <w:r w:rsidR="00764A57" w:rsidRPr="009A05AC">
        <w:rPr>
          <w:rFonts w:ascii="Calibri" w:eastAsia="Calibri" w:hAnsi="Calibri" w:cs="Arial"/>
        </w:rPr>
        <w:t xml:space="preserve"> </w:t>
      </w:r>
      <w:r w:rsidR="00764A57" w:rsidRPr="009A05AC">
        <w:rPr>
          <w:rFonts w:ascii="Calibri" w:eastAsia="Calibri" w:hAnsi="Calibri" w:cs="Arial"/>
        </w:rPr>
        <w:lastRenderedPageBreak/>
        <w:t xml:space="preserve">many times) </w:t>
      </w:r>
      <w:r w:rsidR="004A6FE0">
        <w:rPr>
          <w:rFonts w:ascii="Calibri" w:eastAsia="Calibri" w:hAnsi="Calibri" w:cs="Arial"/>
        </w:rPr>
        <w:t xml:space="preserve">each </w:t>
      </w:r>
      <w:r w:rsidR="00764A57" w:rsidRPr="009A05AC">
        <w:rPr>
          <w:rFonts w:ascii="Calibri" w:eastAsia="Calibri" w:hAnsi="Calibri" w:cs="Arial"/>
        </w:rPr>
        <w:t xml:space="preserve">night to urinate. </w:t>
      </w:r>
      <w:r w:rsidR="004A6FE0">
        <w:rPr>
          <w:rFonts w:ascii="Calibri" w:eastAsia="Calibri" w:hAnsi="Calibri" w:cs="Arial"/>
        </w:rPr>
        <w:t xml:space="preserve">A lot </w:t>
      </w:r>
      <w:r w:rsidR="00764A57" w:rsidRPr="009A05AC">
        <w:rPr>
          <w:rFonts w:ascii="Calibri" w:eastAsia="Calibri" w:hAnsi="Calibri" w:cs="Arial"/>
        </w:rPr>
        <w:t xml:space="preserve">stated that this </w:t>
      </w:r>
      <w:r w:rsidR="004A6FE0">
        <w:rPr>
          <w:rFonts w:ascii="Calibri" w:eastAsia="Calibri" w:hAnsi="Calibri" w:cs="Arial"/>
        </w:rPr>
        <w:t>led to</w:t>
      </w:r>
      <w:r w:rsidR="00764A57" w:rsidRPr="009A05AC">
        <w:rPr>
          <w:rFonts w:ascii="Calibri" w:eastAsia="Calibri" w:hAnsi="Calibri" w:cs="Arial"/>
        </w:rPr>
        <w:t xml:space="preserve"> their first LUTS</w:t>
      </w:r>
      <w:r w:rsidR="004A6FE0">
        <w:rPr>
          <w:rFonts w:ascii="Calibri" w:eastAsia="Calibri" w:hAnsi="Calibri" w:cs="Arial"/>
        </w:rPr>
        <w:t>-</w:t>
      </w:r>
      <w:r w:rsidR="00764A57" w:rsidRPr="009A05AC">
        <w:rPr>
          <w:rFonts w:ascii="Calibri" w:eastAsia="Calibri" w:hAnsi="Calibri" w:cs="Arial"/>
        </w:rPr>
        <w:t>related GP visit, or first ‘in passing’ LUTS-related question to a GP</w:t>
      </w:r>
      <w:r w:rsidR="004D34B8">
        <w:rPr>
          <w:rFonts w:ascii="Calibri" w:eastAsia="Calibri" w:hAnsi="Calibri" w:cs="Arial"/>
        </w:rPr>
        <w:t>.</w:t>
      </w:r>
    </w:p>
    <w:p w14:paraId="0A291733" w14:textId="77777777" w:rsidR="00764A57" w:rsidRPr="009A05AC" w:rsidRDefault="00764A57" w:rsidP="005C644B">
      <w:pPr>
        <w:spacing w:before="120" w:line="360" w:lineRule="exact"/>
        <w:ind w:left="720" w:right="864"/>
        <w:jc w:val="both"/>
        <w:rPr>
          <w:rFonts w:ascii="Calibri Light" w:eastAsia="Calibri" w:hAnsi="Calibri Light" w:cs="Calibri Light"/>
          <w:i/>
          <w:iCs/>
          <w:color w:val="000000"/>
          <w:sz w:val="21"/>
          <w:szCs w:val="21"/>
          <w:shd w:val="clear" w:color="auto" w:fill="FFFFFF"/>
          <w:lang w:eastAsia="en-GB"/>
        </w:rPr>
      </w:pPr>
      <w:r w:rsidRPr="009A05AC">
        <w:rPr>
          <w:rFonts w:ascii="Calibri Light" w:eastAsia="Calibri" w:hAnsi="Calibri Light" w:cs="Calibri Light"/>
          <w:i/>
          <w:iCs/>
          <w:color w:val="000000"/>
          <w:sz w:val="21"/>
          <w:szCs w:val="21"/>
          <w:shd w:val="clear" w:color="auto" w:fill="FFFFFF"/>
          <w:lang w:eastAsia="en-GB"/>
        </w:rPr>
        <w:t>“…the main problem I have encountered is having to get up in and being disturbed repeatedly in the night to pee and it was sort of at least three times a night.” Intervention Group man, age 69, IG2</w:t>
      </w:r>
    </w:p>
    <w:p w14:paraId="6D6257EE" w14:textId="2561F7F2" w:rsidR="00F82C62" w:rsidRPr="005F0228" w:rsidRDefault="00F82C62" w:rsidP="005C644B">
      <w:pPr>
        <w:spacing w:before="120" w:after="120" w:line="360" w:lineRule="exact"/>
        <w:jc w:val="both"/>
        <w:rPr>
          <w:rFonts w:cstheme="minorHAnsi"/>
          <w:b/>
          <w:bCs/>
          <w:i/>
          <w:iCs/>
        </w:rPr>
      </w:pPr>
      <w:r w:rsidRPr="005F0228">
        <w:rPr>
          <w:rFonts w:cstheme="minorHAnsi"/>
          <w:b/>
          <w:bCs/>
          <w:i/>
          <w:iCs/>
        </w:rPr>
        <w:t>Nocturia may be easier to talk about</w:t>
      </w:r>
      <w:r w:rsidR="004D34B8">
        <w:rPr>
          <w:rFonts w:cstheme="minorHAnsi"/>
          <w:b/>
          <w:bCs/>
          <w:i/>
          <w:iCs/>
        </w:rPr>
        <w:t>,</w:t>
      </w:r>
      <w:r w:rsidRPr="005F0228">
        <w:rPr>
          <w:rFonts w:cstheme="minorHAnsi"/>
          <w:b/>
          <w:bCs/>
          <w:i/>
          <w:iCs/>
        </w:rPr>
        <w:t xml:space="preserve"> but may mask other LUTS</w:t>
      </w:r>
    </w:p>
    <w:p w14:paraId="1CA18612" w14:textId="49241CA9" w:rsidR="00F82C62" w:rsidRDefault="004A6FE0" w:rsidP="005C644B">
      <w:pPr>
        <w:spacing w:before="120" w:after="0" w:line="360" w:lineRule="exact"/>
        <w:jc w:val="both"/>
      </w:pPr>
      <w:r>
        <w:rPr>
          <w:rFonts w:cstheme="minorHAnsi"/>
        </w:rPr>
        <w:t>N</w:t>
      </w:r>
      <w:r w:rsidR="00F82C62">
        <w:rPr>
          <w:rFonts w:cstheme="minorHAnsi"/>
        </w:rPr>
        <w:t xml:space="preserve">octuria </w:t>
      </w:r>
      <w:r>
        <w:rPr>
          <w:rFonts w:cstheme="minorHAnsi"/>
        </w:rPr>
        <w:t xml:space="preserve">was considered a </w:t>
      </w:r>
      <w:r w:rsidR="00F82C62">
        <w:rPr>
          <w:rFonts w:cstheme="minorHAnsi"/>
        </w:rPr>
        <w:t xml:space="preserve">highly distressing symptom </w:t>
      </w:r>
      <w:r>
        <w:rPr>
          <w:rFonts w:cstheme="minorHAnsi"/>
        </w:rPr>
        <w:t xml:space="preserve">by </w:t>
      </w:r>
      <w:r w:rsidR="00F82C62">
        <w:rPr>
          <w:rFonts w:cstheme="minorHAnsi"/>
        </w:rPr>
        <w:t>many men</w:t>
      </w:r>
      <w:r>
        <w:rPr>
          <w:rFonts w:cstheme="minorHAnsi"/>
        </w:rPr>
        <w:t>, since</w:t>
      </w:r>
      <w:r w:rsidR="00F82C62">
        <w:rPr>
          <w:rFonts w:cstheme="minorHAnsi"/>
        </w:rPr>
        <w:t xml:space="preserve"> </w:t>
      </w:r>
      <w:r w:rsidR="00F82C62">
        <w:t xml:space="preserve">sleep disturbance </w:t>
      </w:r>
      <w:r>
        <w:t xml:space="preserve">and </w:t>
      </w:r>
      <w:r w:rsidR="00F82C62">
        <w:t xml:space="preserve">tiredness can lead to low mood, poor concentration, difficulties with work and impacts on relationships. This was especially the case for working men waking more than 2 or 3 times a night. However, </w:t>
      </w:r>
      <w:r>
        <w:t>additional concerns were also expressed</w:t>
      </w:r>
      <w:r w:rsidR="00F82C62">
        <w:t>: 1) the experience of worsening nocturia often triggered concerns about prostate cancer; 2) on further discussion, men often reported a range of additional</w:t>
      </w:r>
      <w:r w:rsidR="00E60FD7" w:rsidRPr="00E60FD7">
        <w:t xml:space="preserve"> </w:t>
      </w:r>
      <w:r w:rsidR="00E60FD7">
        <w:t>LUTS, which in many cases had not been reported to their GP</w:t>
      </w:r>
      <w:r w:rsidR="00F82C62">
        <w:t xml:space="preserve">, </w:t>
      </w:r>
      <w:r w:rsidR="00E60FD7">
        <w:t xml:space="preserve">including </w:t>
      </w:r>
      <w:r w:rsidR="00F82C62">
        <w:t xml:space="preserve">leakage, urgency, dribble, hesitancy and slow flow. </w:t>
      </w:r>
      <w:r w:rsidR="00E60FD7">
        <w:t>It appeared that some men felt that n</w:t>
      </w:r>
      <w:r w:rsidR="00F82C62">
        <w:t xml:space="preserve">octuria </w:t>
      </w:r>
      <w:r w:rsidR="00E60FD7">
        <w:t xml:space="preserve">could more </w:t>
      </w:r>
      <w:r w:rsidR="00F82C62">
        <w:t xml:space="preserve">readily </w:t>
      </w:r>
      <w:r w:rsidR="00E60FD7">
        <w:t xml:space="preserve">be </w:t>
      </w:r>
      <w:r w:rsidR="00F82C62">
        <w:t xml:space="preserve">described and discussed </w:t>
      </w:r>
      <w:r w:rsidR="00E60FD7">
        <w:t>than other LUTS,</w:t>
      </w:r>
      <w:r w:rsidR="00FD68BD">
        <w:t xml:space="preserve"> </w:t>
      </w:r>
      <w:r w:rsidR="00E60FD7">
        <w:t xml:space="preserve">and were more </w:t>
      </w:r>
      <w:r w:rsidR="00F82C62">
        <w:t>comfortable raising this symptom</w:t>
      </w:r>
      <w:r w:rsidR="00E60FD7">
        <w:t xml:space="preserve">. </w:t>
      </w:r>
      <w:r w:rsidR="000B2C28">
        <w:t>In contrast</w:t>
      </w:r>
      <w:r w:rsidR="00F82C62">
        <w:t>, symptoms</w:t>
      </w:r>
      <w:r w:rsidR="000B2C28">
        <w:t xml:space="preserve"> </w:t>
      </w:r>
      <w:r w:rsidR="00F82C62">
        <w:t>such as frequency and urgency</w:t>
      </w:r>
      <w:r w:rsidR="000B2C28">
        <w:t xml:space="preserve">, were less straightforward, representing a worse implication for </w:t>
      </w:r>
      <w:r w:rsidR="00FB57FB">
        <w:t>self-esteem</w:t>
      </w:r>
      <w:r w:rsidR="00F82C62">
        <w:t xml:space="preserve">. </w:t>
      </w:r>
    </w:p>
    <w:p w14:paraId="4E0319E8" w14:textId="02DFABF2" w:rsidR="00FB57FB" w:rsidRPr="00FB57FB" w:rsidRDefault="00FB57FB" w:rsidP="005C644B">
      <w:pPr>
        <w:pStyle w:val="Quote"/>
      </w:pPr>
      <w:r>
        <w:t>“I don’t think I would have discussed the urgency problem… actually, thinking about it. No, it would have been around getting up in the night... [Interviewer: What stops you…?] I suppose embarrassment. It’s to do with… self-esteem. You feel that you are diminished, in your own view, that I lack control... Therefore, I would feel embarrassed…” Intervention Group, age 78, IG6</w:t>
      </w:r>
    </w:p>
    <w:p w14:paraId="217CCCF7" w14:textId="09206286" w:rsidR="00443918" w:rsidRPr="00276F41" w:rsidRDefault="00443918" w:rsidP="005C644B">
      <w:pPr>
        <w:spacing w:before="120" w:after="120" w:line="360" w:lineRule="exact"/>
        <w:jc w:val="both"/>
        <w:rPr>
          <w:rFonts w:cstheme="minorHAnsi"/>
          <w:b/>
          <w:bCs/>
        </w:rPr>
      </w:pPr>
      <w:r w:rsidRPr="00276F41">
        <w:rPr>
          <w:rFonts w:cstheme="minorHAnsi"/>
          <w:b/>
          <w:bCs/>
        </w:rPr>
        <w:t xml:space="preserve">Men </w:t>
      </w:r>
      <w:r w:rsidR="00D063FA">
        <w:rPr>
          <w:rFonts w:cstheme="minorHAnsi"/>
          <w:b/>
          <w:bCs/>
        </w:rPr>
        <w:t xml:space="preserve">take time </w:t>
      </w:r>
      <w:r w:rsidRPr="00276F41">
        <w:rPr>
          <w:rFonts w:cstheme="minorHAnsi"/>
          <w:b/>
          <w:bCs/>
        </w:rPr>
        <w:t>to reach primary care</w:t>
      </w:r>
    </w:p>
    <w:p w14:paraId="704BD14E" w14:textId="37C0CE55" w:rsidR="00E50527" w:rsidRDefault="00E50527" w:rsidP="005C644B">
      <w:pPr>
        <w:spacing w:before="120" w:line="360" w:lineRule="exact"/>
        <w:jc w:val="both"/>
        <w:rPr>
          <w:rFonts w:cstheme="minorHAnsi"/>
        </w:rPr>
      </w:pPr>
      <w:r>
        <w:rPr>
          <w:rFonts w:cstheme="minorHAnsi"/>
        </w:rPr>
        <w:t>Men often discount</w:t>
      </w:r>
      <w:r w:rsidR="00B074F1">
        <w:rPr>
          <w:rFonts w:cstheme="minorHAnsi"/>
        </w:rPr>
        <w:t>ed</w:t>
      </w:r>
      <w:r>
        <w:rPr>
          <w:rFonts w:cstheme="minorHAnsi"/>
        </w:rPr>
        <w:t xml:space="preserve"> symptoms as just a part of normal aging, and </w:t>
      </w:r>
      <w:r w:rsidR="00B074F1">
        <w:rPr>
          <w:rFonts w:cstheme="minorHAnsi"/>
        </w:rPr>
        <w:t>wer</w:t>
      </w:r>
      <w:r>
        <w:rPr>
          <w:rFonts w:cstheme="minorHAnsi"/>
        </w:rPr>
        <w:t xml:space="preserve">e uncertain about when it might be appropriate to seek medical support. </w:t>
      </w:r>
    </w:p>
    <w:p w14:paraId="794B88DB" w14:textId="77777777" w:rsidR="00E50527" w:rsidRPr="00A13303" w:rsidRDefault="00E50527" w:rsidP="005C644B">
      <w:pPr>
        <w:pStyle w:val="Quote"/>
      </w:pPr>
      <w:r w:rsidRPr="005126C6">
        <w:t>“The night-time waking I just accept and I don’t know if maybe having to rush to the toilet maybe I just think I hope it will go away some time. I wouldn’t know whether medically anything can be done about that so I’ve just accepted it as it is.” Control Group, age 81, CG4</w:t>
      </w:r>
    </w:p>
    <w:p w14:paraId="67E629A9" w14:textId="5C0F6078" w:rsidR="00764A57" w:rsidRPr="005126C6" w:rsidRDefault="00F82C62" w:rsidP="005C644B">
      <w:pPr>
        <w:spacing w:before="120" w:line="360" w:lineRule="exact"/>
        <w:jc w:val="both"/>
        <w:rPr>
          <w:rFonts w:cstheme="minorHAnsi"/>
        </w:rPr>
      </w:pPr>
      <w:r w:rsidRPr="005126C6">
        <w:rPr>
          <w:rFonts w:cstheme="minorHAnsi"/>
        </w:rPr>
        <w:t xml:space="preserve">Many men described a gradual worsening of symptoms, often over lengthy time periods, before </w:t>
      </w:r>
      <w:r w:rsidR="000B2C28">
        <w:rPr>
          <w:rFonts w:cstheme="minorHAnsi"/>
        </w:rPr>
        <w:t>seeing</w:t>
      </w:r>
      <w:r w:rsidRPr="005126C6">
        <w:rPr>
          <w:rFonts w:cstheme="minorHAnsi"/>
        </w:rPr>
        <w:t xml:space="preserve"> their GP. </w:t>
      </w:r>
      <w:r w:rsidR="00443918">
        <w:rPr>
          <w:rFonts w:cstheme="minorHAnsi"/>
        </w:rPr>
        <w:t>For some men</w:t>
      </w:r>
      <w:r w:rsidR="00764A57" w:rsidRPr="005126C6">
        <w:rPr>
          <w:rFonts w:cstheme="minorHAnsi"/>
        </w:rPr>
        <w:t xml:space="preserve"> the threshold </w:t>
      </w:r>
      <w:r w:rsidR="00443918">
        <w:rPr>
          <w:rFonts w:cstheme="minorHAnsi"/>
        </w:rPr>
        <w:t xml:space="preserve">for seeking primary care input </w:t>
      </w:r>
      <w:r w:rsidR="00764A57" w:rsidRPr="005126C6">
        <w:rPr>
          <w:rFonts w:cstheme="minorHAnsi"/>
        </w:rPr>
        <w:t xml:space="preserve">seemed </w:t>
      </w:r>
      <w:r w:rsidR="00443918">
        <w:rPr>
          <w:rFonts w:cstheme="minorHAnsi"/>
        </w:rPr>
        <w:t xml:space="preserve">relatively </w:t>
      </w:r>
      <w:r w:rsidR="00764A57" w:rsidRPr="005126C6">
        <w:rPr>
          <w:rFonts w:cstheme="minorHAnsi"/>
        </w:rPr>
        <w:t xml:space="preserve">low (for instance, waking once a night over a period of months) </w:t>
      </w:r>
      <w:r w:rsidR="00443918">
        <w:rPr>
          <w:rFonts w:cstheme="minorHAnsi"/>
        </w:rPr>
        <w:t xml:space="preserve">- </w:t>
      </w:r>
      <w:r w:rsidR="00764A57" w:rsidRPr="005126C6">
        <w:rPr>
          <w:rFonts w:cstheme="minorHAnsi"/>
        </w:rPr>
        <w:t xml:space="preserve">and this ‘low’ threshold was often accompanied by concerns about the possibility of prostate cancer. However, for many men, the threshold was </w:t>
      </w:r>
      <w:r w:rsidR="00443918">
        <w:rPr>
          <w:rFonts w:cstheme="minorHAnsi"/>
        </w:rPr>
        <w:t xml:space="preserve">relatively </w:t>
      </w:r>
      <w:r w:rsidR="00764A57" w:rsidRPr="005126C6">
        <w:rPr>
          <w:rFonts w:cstheme="minorHAnsi"/>
        </w:rPr>
        <w:t xml:space="preserve">high </w:t>
      </w:r>
      <w:r w:rsidR="00443918">
        <w:rPr>
          <w:rFonts w:cstheme="minorHAnsi"/>
        </w:rPr>
        <w:t xml:space="preserve">or very high </w:t>
      </w:r>
      <w:r w:rsidR="00764A57" w:rsidRPr="005126C6">
        <w:rPr>
          <w:rFonts w:cstheme="minorHAnsi"/>
        </w:rPr>
        <w:t>(for instance waking 6 or 7 times a night for 20 years before seeking help or advice from primary care</w:t>
      </w:r>
      <w:r w:rsidR="00443918">
        <w:rPr>
          <w:rFonts w:cstheme="minorHAnsi"/>
        </w:rPr>
        <w:t>)</w:t>
      </w:r>
      <w:r w:rsidR="00764A57" w:rsidRPr="005126C6">
        <w:rPr>
          <w:rFonts w:cstheme="minorHAnsi"/>
        </w:rPr>
        <w:t xml:space="preserve">. </w:t>
      </w:r>
    </w:p>
    <w:p w14:paraId="03D91562" w14:textId="77777777" w:rsidR="00764A57" w:rsidRPr="005126C6" w:rsidRDefault="00764A57" w:rsidP="005C644B">
      <w:pPr>
        <w:pStyle w:val="Quote"/>
      </w:pPr>
      <w:r w:rsidRPr="005126C6">
        <w:lastRenderedPageBreak/>
        <w:t>“It had become more often over a period of time but whereas you start from not having to go at all and just wake up in the morning and go to the toilet, you then find once during the night I’d get up and then a year or two later you’d notice it’s twice a night I’m getting up now, and then a year or two later I got up three times last night… It developed over probably five or 10 years and it’s when it reaches the point where it becomes three and maybe even four times a night that then you really feel isn’t there something we can do about this and that’s when I went off to see the GP.” Intervention Group, age 75, IG19</w:t>
      </w:r>
    </w:p>
    <w:p w14:paraId="3A16140A" w14:textId="1A25D934" w:rsidR="00764A57" w:rsidRPr="00D34F2B" w:rsidRDefault="00764A57" w:rsidP="005C644B">
      <w:pPr>
        <w:spacing w:before="120" w:after="120" w:line="360" w:lineRule="exact"/>
        <w:jc w:val="both"/>
        <w:rPr>
          <w:rFonts w:cstheme="minorHAnsi"/>
          <w:b/>
          <w:bCs/>
          <w:i/>
          <w:iCs/>
        </w:rPr>
      </w:pPr>
      <w:r w:rsidRPr="00FA64AC">
        <w:rPr>
          <w:rFonts w:cstheme="minorHAnsi"/>
          <w:b/>
          <w:bCs/>
          <w:i/>
          <w:iCs/>
        </w:rPr>
        <w:t>GP response</w:t>
      </w:r>
      <w:r>
        <w:rPr>
          <w:rFonts w:cstheme="minorHAnsi"/>
        </w:rPr>
        <w:t xml:space="preserve"> </w:t>
      </w:r>
    </w:p>
    <w:p w14:paraId="7C0B8963" w14:textId="63653386" w:rsidR="00764A57" w:rsidRDefault="00075653" w:rsidP="005C644B">
      <w:pPr>
        <w:spacing w:before="120" w:line="360" w:lineRule="exact"/>
        <w:jc w:val="both"/>
        <w:rPr>
          <w:rFonts w:cstheme="minorHAnsi"/>
          <w:b/>
          <w:bCs/>
        </w:rPr>
      </w:pPr>
      <w:r>
        <w:rPr>
          <w:rFonts w:cstheme="minorHAnsi"/>
        </w:rPr>
        <w:t xml:space="preserve">Men described </w:t>
      </w:r>
      <w:r w:rsidR="00936968">
        <w:rPr>
          <w:rFonts w:cstheme="minorHAnsi"/>
        </w:rPr>
        <w:t>GP responses t</w:t>
      </w:r>
      <w:r>
        <w:rPr>
          <w:rFonts w:cstheme="minorHAnsi"/>
        </w:rPr>
        <w:t>hat ranged from</w:t>
      </w:r>
      <w:r w:rsidR="00824C0B">
        <w:rPr>
          <w:rFonts w:cstheme="minorHAnsi"/>
        </w:rPr>
        <w:t xml:space="preserve"> consultations that</w:t>
      </w:r>
      <w:r w:rsidR="00764A57" w:rsidRPr="005126C6">
        <w:rPr>
          <w:rFonts w:cstheme="minorHAnsi"/>
        </w:rPr>
        <w:t xml:space="preserve">: a) offered reassurance (that LUTS is nothing to worry about, and common in older age); b) </w:t>
      </w:r>
      <w:r w:rsidR="00156288">
        <w:rPr>
          <w:rFonts w:cstheme="minorHAnsi"/>
        </w:rPr>
        <w:t>provid</w:t>
      </w:r>
      <w:r w:rsidR="00764A57" w:rsidRPr="005126C6">
        <w:rPr>
          <w:rFonts w:cstheme="minorHAnsi"/>
        </w:rPr>
        <w:t>ed a fuller assessment</w:t>
      </w:r>
      <w:r w:rsidR="00156288">
        <w:rPr>
          <w:rFonts w:cstheme="minorHAnsi"/>
        </w:rPr>
        <w:t xml:space="preserve"> and therapy </w:t>
      </w:r>
      <w:r w:rsidR="00764A57" w:rsidRPr="005126C6">
        <w:rPr>
          <w:rFonts w:cstheme="minorHAnsi"/>
        </w:rPr>
        <w:t>guidance</w:t>
      </w:r>
      <w:r w:rsidR="00764A57">
        <w:rPr>
          <w:rFonts w:cstheme="minorHAnsi"/>
        </w:rPr>
        <w:t>, particularly</w:t>
      </w:r>
      <w:r w:rsidR="00764A57" w:rsidRPr="005126C6">
        <w:rPr>
          <w:rFonts w:cstheme="minorHAnsi"/>
        </w:rPr>
        <w:t xml:space="preserve"> around liquid intake and caffeine; c) offered pharmacological medication; d) involved referral for urological investigation.</w:t>
      </w:r>
      <w:r w:rsidR="00764A57" w:rsidRPr="00FA64AC">
        <w:rPr>
          <w:rFonts w:cstheme="minorHAnsi"/>
        </w:rPr>
        <w:t xml:space="preserve"> </w:t>
      </w:r>
      <w:r>
        <w:rPr>
          <w:rFonts w:cstheme="minorHAnsi"/>
        </w:rPr>
        <w:t xml:space="preserve">In relation to nocturia, some men reported </w:t>
      </w:r>
      <w:r w:rsidR="00824C0B">
        <w:rPr>
          <w:rFonts w:cstheme="minorHAnsi"/>
        </w:rPr>
        <w:t>receiving</w:t>
      </w:r>
      <w:r>
        <w:rPr>
          <w:rFonts w:cstheme="minorHAnsi"/>
        </w:rPr>
        <w:t xml:space="preserve"> advice to reduce caffeine and fluid intake </w:t>
      </w:r>
      <w:r w:rsidR="00156288">
        <w:rPr>
          <w:rFonts w:cstheme="minorHAnsi"/>
        </w:rPr>
        <w:t>in the evening</w:t>
      </w:r>
      <w:r>
        <w:rPr>
          <w:rFonts w:cstheme="minorHAnsi"/>
        </w:rPr>
        <w:t xml:space="preserve">. Nevertheless, comprehensive LUTS information and self-help guidance was largely absent from </w:t>
      </w:r>
      <w:r w:rsidR="00620F3F">
        <w:rPr>
          <w:rFonts w:cstheme="minorHAnsi"/>
        </w:rPr>
        <w:t xml:space="preserve">men’s </w:t>
      </w:r>
      <w:r>
        <w:rPr>
          <w:rFonts w:cstheme="minorHAnsi"/>
        </w:rPr>
        <w:t xml:space="preserve">descriptions of </w:t>
      </w:r>
      <w:r w:rsidR="00620F3F">
        <w:rPr>
          <w:rFonts w:cstheme="minorHAnsi"/>
        </w:rPr>
        <w:t xml:space="preserve">their </w:t>
      </w:r>
      <w:r>
        <w:rPr>
          <w:rFonts w:cstheme="minorHAnsi"/>
        </w:rPr>
        <w:t xml:space="preserve">GP consultations. </w:t>
      </w:r>
      <w:r w:rsidR="00824C0B">
        <w:rPr>
          <w:rFonts w:cstheme="minorHAnsi"/>
        </w:rPr>
        <w:t>M</w:t>
      </w:r>
      <w:r w:rsidR="00764A57" w:rsidRPr="005126C6">
        <w:rPr>
          <w:rFonts w:cstheme="minorHAnsi"/>
        </w:rPr>
        <w:t xml:space="preserve">en </w:t>
      </w:r>
      <w:r w:rsidR="00764A57">
        <w:rPr>
          <w:rFonts w:cstheme="minorHAnsi"/>
        </w:rPr>
        <w:t xml:space="preserve">generally </w:t>
      </w:r>
      <w:r w:rsidR="00764A57" w:rsidRPr="005126C6">
        <w:rPr>
          <w:rFonts w:cstheme="minorHAnsi"/>
        </w:rPr>
        <w:t xml:space="preserve">remained ill-informed </w:t>
      </w:r>
      <w:r w:rsidR="00764A57">
        <w:rPr>
          <w:rFonts w:cstheme="minorHAnsi"/>
        </w:rPr>
        <w:t xml:space="preserve">despite </w:t>
      </w:r>
      <w:r w:rsidR="00764A57" w:rsidRPr="005126C6">
        <w:rPr>
          <w:rFonts w:cstheme="minorHAnsi"/>
        </w:rPr>
        <w:t>primary care engagement.</w:t>
      </w:r>
      <w:r w:rsidR="00764A57">
        <w:rPr>
          <w:rFonts w:cstheme="minorHAnsi"/>
        </w:rPr>
        <w:t xml:space="preserve"> </w:t>
      </w:r>
      <w:r w:rsidR="00156288">
        <w:rPr>
          <w:rFonts w:cstheme="minorHAnsi"/>
        </w:rPr>
        <w:t>A</w:t>
      </w:r>
      <w:r w:rsidR="00FC1205">
        <w:rPr>
          <w:rFonts w:cstheme="minorHAnsi"/>
        </w:rPr>
        <w:t>wareness</w:t>
      </w:r>
      <w:r w:rsidR="00FC1205" w:rsidRPr="005126C6">
        <w:rPr>
          <w:rFonts w:cstheme="minorHAnsi"/>
        </w:rPr>
        <w:t xml:space="preserve"> </w:t>
      </w:r>
      <w:r w:rsidR="00764A57" w:rsidRPr="005126C6">
        <w:rPr>
          <w:rFonts w:cstheme="minorHAnsi"/>
        </w:rPr>
        <w:t xml:space="preserve">of </w:t>
      </w:r>
      <w:r>
        <w:rPr>
          <w:rFonts w:cstheme="minorHAnsi"/>
        </w:rPr>
        <w:t xml:space="preserve">comprehensive </w:t>
      </w:r>
      <w:r w:rsidR="00764A57" w:rsidRPr="005126C6">
        <w:rPr>
          <w:rFonts w:cstheme="minorHAnsi"/>
        </w:rPr>
        <w:t>self-management techniques</w:t>
      </w:r>
      <w:r w:rsidR="00764A57">
        <w:rPr>
          <w:rFonts w:cstheme="minorHAnsi"/>
        </w:rPr>
        <w:t xml:space="preserve"> was rare</w:t>
      </w:r>
      <w:r>
        <w:rPr>
          <w:rFonts w:cstheme="minorHAnsi"/>
        </w:rPr>
        <w:t>.</w:t>
      </w:r>
    </w:p>
    <w:p w14:paraId="61A29F49" w14:textId="00A6477E" w:rsidR="00764A57" w:rsidRDefault="00824C0B" w:rsidP="005C644B">
      <w:pPr>
        <w:spacing w:before="120" w:line="360" w:lineRule="exact"/>
        <w:jc w:val="both"/>
        <w:rPr>
          <w:rFonts w:cstheme="minorHAnsi"/>
        </w:rPr>
      </w:pPr>
      <w:r>
        <w:rPr>
          <w:rFonts w:cstheme="minorHAnsi"/>
        </w:rPr>
        <w:t xml:space="preserve">Men with severe nocturia were often offered </w:t>
      </w:r>
      <w:r w:rsidR="00156288">
        <w:rPr>
          <w:rFonts w:cstheme="minorHAnsi"/>
        </w:rPr>
        <w:t>medications</w:t>
      </w:r>
      <w:r w:rsidR="00764A57">
        <w:rPr>
          <w:rFonts w:cstheme="minorHAnsi"/>
        </w:rPr>
        <w:t xml:space="preserve">, </w:t>
      </w:r>
      <w:r w:rsidR="002873E6">
        <w:rPr>
          <w:rFonts w:cstheme="minorHAnsi"/>
        </w:rPr>
        <w:t>with</w:t>
      </w:r>
      <w:r>
        <w:rPr>
          <w:rFonts w:cstheme="minorHAnsi"/>
        </w:rPr>
        <w:t xml:space="preserve"> vari</w:t>
      </w:r>
      <w:r w:rsidR="00156288">
        <w:rPr>
          <w:rFonts w:cstheme="minorHAnsi"/>
        </w:rPr>
        <w:t xml:space="preserve">ed </w:t>
      </w:r>
      <w:r>
        <w:rPr>
          <w:rFonts w:cstheme="minorHAnsi"/>
        </w:rPr>
        <w:t xml:space="preserve">outcomes, and </w:t>
      </w:r>
      <w:r w:rsidR="00156288">
        <w:rPr>
          <w:rFonts w:cstheme="minorHAnsi"/>
        </w:rPr>
        <w:t>follow up</w:t>
      </w:r>
      <w:r w:rsidR="00C41A47">
        <w:rPr>
          <w:rFonts w:cstheme="minorHAnsi"/>
        </w:rPr>
        <w:t>. M</w:t>
      </w:r>
      <w:r>
        <w:rPr>
          <w:rFonts w:cstheme="minorHAnsi"/>
        </w:rPr>
        <w:t xml:space="preserve">en </w:t>
      </w:r>
      <w:r w:rsidR="00764A57">
        <w:rPr>
          <w:rFonts w:cstheme="minorHAnsi"/>
        </w:rPr>
        <w:t>were</w:t>
      </w:r>
      <w:r w:rsidR="00764A57" w:rsidRPr="005126C6">
        <w:rPr>
          <w:rFonts w:cstheme="minorHAnsi"/>
        </w:rPr>
        <w:t xml:space="preserve"> unsure of the appropriate </w:t>
      </w:r>
      <w:r>
        <w:rPr>
          <w:rFonts w:cstheme="minorHAnsi"/>
        </w:rPr>
        <w:t xml:space="preserve">symptom </w:t>
      </w:r>
      <w:r w:rsidR="00764A57" w:rsidRPr="005126C6">
        <w:rPr>
          <w:rFonts w:cstheme="minorHAnsi"/>
        </w:rPr>
        <w:t>threshold</w:t>
      </w:r>
      <w:r>
        <w:rPr>
          <w:rFonts w:cstheme="minorHAnsi"/>
        </w:rPr>
        <w:t>s</w:t>
      </w:r>
      <w:r w:rsidR="00764A57" w:rsidRPr="005126C6">
        <w:rPr>
          <w:rFonts w:cstheme="minorHAnsi"/>
        </w:rPr>
        <w:t xml:space="preserve"> for </w:t>
      </w:r>
      <w:r>
        <w:rPr>
          <w:rFonts w:cstheme="minorHAnsi"/>
        </w:rPr>
        <w:t>requesting a review of their LUTS-related medication</w:t>
      </w:r>
      <w:r w:rsidR="005F5810">
        <w:rPr>
          <w:rFonts w:cstheme="minorHAnsi"/>
        </w:rPr>
        <w:t xml:space="preserve"> and often continued with medications, though uncertain of the benefits, for fear that symptoms might otherwise worsen</w:t>
      </w:r>
      <w:r w:rsidR="00764A57">
        <w:rPr>
          <w:rFonts w:cstheme="minorHAnsi"/>
        </w:rPr>
        <w:t xml:space="preserve">. </w:t>
      </w:r>
    </w:p>
    <w:p w14:paraId="061163ED" w14:textId="4618A8BD" w:rsidR="00701446" w:rsidRPr="00D723B9" w:rsidRDefault="00701446" w:rsidP="005C644B">
      <w:pPr>
        <w:spacing w:before="120" w:line="360" w:lineRule="exact"/>
        <w:ind w:left="720"/>
        <w:jc w:val="both"/>
        <w:rPr>
          <w:rFonts w:asciiTheme="majorHAnsi" w:hAnsiTheme="majorHAnsi" w:cstheme="majorHAnsi"/>
          <w:i/>
          <w:iCs/>
          <w:sz w:val="21"/>
          <w:szCs w:val="21"/>
        </w:rPr>
      </w:pPr>
      <w:r w:rsidRPr="00D723B9">
        <w:rPr>
          <w:rFonts w:asciiTheme="majorHAnsi" w:hAnsiTheme="majorHAnsi" w:cstheme="majorHAnsi"/>
          <w:i/>
          <w:iCs/>
          <w:sz w:val="21"/>
          <w:szCs w:val="21"/>
        </w:rPr>
        <w:t>[Interviewer: How many times are you waking up at the moment since taking the tablets?</w:t>
      </w:r>
      <w:r w:rsidR="00A85EB1">
        <w:rPr>
          <w:rFonts w:asciiTheme="majorHAnsi" w:hAnsiTheme="majorHAnsi" w:cstheme="majorHAnsi"/>
          <w:i/>
          <w:iCs/>
          <w:sz w:val="21"/>
          <w:szCs w:val="21"/>
        </w:rPr>
        <w:t>...</w:t>
      </w:r>
      <w:r w:rsidRPr="00D723B9">
        <w:rPr>
          <w:rFonts w:asciiTheme="majorHAnsi" w:hAnsiTheme="majorHAnsi" w:cstheme="majorHAnsi"/>
          <w:i/>
          <w:iCs/>
          <w:sz w:val="21"/>
          <w:szCs w:val="21"/>
        </w:rPr>
        <w:t>] I would say the average is probably…three visits in the night…[Interviewer: …any shift in that since starting the medication?] No, I think about the same</w:t>
      </w:r>
      <w:r w:rsidR="00A85EB1">
        <w:rPr>
          <w:rFonts w:asciiTheme="majorHAnsi" w:hAnsiTheme="majorHAnsi" w:cstheme="majorHAnsi"/>
          <w:i/>
          <w:iCs/>
          <w:sz w:val="21"/>
          <w:szCs w:val="21"/>
        </w:rPr>
        <w:t>…</w:t>
      </w:r>
      <w:r w:rsidRPr="00D723B9">
        <w:rPr>
          <w:rFonts w:asciiTheme="majorHAnsi" w:hAnsiTheme="majorHAnsi" w:cstheme="majorHAnsi"/>
          <w:i/>
          <w:iCs/>
          <w:sz w:val="21"/>
          <w:szCs w:val="21"/>
        </w:rPr>
        <w:t xml:space="preserve"> it’s probably kept it under control. If I stopped taking the medication, it might obviously possibly change things a little bit. Intervention Group, age 76, IG21</w:t>
      </w:r>
    </w:p>
    <w:p w14:paraId="388A2F81" w14:textId="05115772" w:rsidR="00764A57" w:rsidRPr="005840B1" w:rsidRDefault="00764A57" w:rsidP="005C644B">
      <w:pPr>
        <w:spacing w:before="120" w:after="120" w:line="360" w:lineRule="exact"/>
        <w:jc w:val="both"/>
        <w:rPr>
          <w:rFonts w:cstheme="minorHAnsi"/>
          <w:b/>
          <w:bCs/>
          <w:i/>
          <w:iCs/>
        </w:rPr>
      </w:pPr>
      <w:r w:rsidRPr="005840B1">
        <w:rPr>
          <w:rFonts w:cstheme="minorHAnsi"/>
          <w:b/>
          <w:bCs/>
          <w:i/>
          <w:iCs/>
        </w:rPr>
        <w:t xml:space="preserve">Experiences of the </w:t>
      </w:r>
      <w:r w:rsidR="003251B1">
        <w:rPr>
          <w:rFonts w:cstheme="minorHAnsi"/>
          <w:b/>
          <w:bCs/>
          <w:i/>
          <w:iCs/>
        </w:rPr>
        <w:t xml:space="preserve">TRIUMPH </w:t>
      </w:r>
      <w:r w:rsidRPr="005840B1">
        <w:rPr>
          <w:rFonts w:cstheme="minorHAnsi"/>
          <w:b/>
          <w:bCs/>
          <w:i/>
          <w:iCs/>
        </w:rPr>
        <w:t>intervention</w:t>
      </w:r>
      <w:r w:rsidR="009F1623">
        <w:rPr>
          <w:rFonts w:cstheme="minorHAnsi"/>
          <w:b/>
          <w:bCs/>
          <w:i/>
          <w:iCs/>
        </w:rPr>
        <w:t xml:space="preserve"> booklet and nurse consultation</w:t>
      </w:r>
    </w:p>
    <w:p w14:paraId="284D3E68" w14:textId="7EB80FEC" w:rsidR="00764A57" w:rsidRPr="005126C6" w:rsidRDefault="001B6EAD" w:rsidP="005C644B">
      <w:pPr>
        <w:spacing w:before="120" w:line="360" w:lineRule="exact"/>
        <w:jc w:val="both"/>
        <w:rPr>
          <w:rFonts w:cstheme="minorHAnsi"/>
        </w:rPr>
      </w:pPr>
      <w:r w:rsidRPr="005126C6">
        <w:rPr>
          <w:rFonts w:cstheme="minorHAnsi"/>
        </w:rPr>
        <w:t>For the most part, men were strongly positive about the booklet, in terms of accessible language, diagrams and images</w:t>
      </w:r>
      <w:r>
        <w:rPr>
          <w:rFonts w:cstheme="minorHAnsi"/>
        </w:rPr>
        <w:t xml:space="preserve"> </w:t>
      </w:r>
      <w:r w:rsidRPr="005126C6">
        <w:rPr>
          <w:rFonts w:cstheme="minorHAnsi"/>
        </w:rPr>
        <w:t>and content</w:t>
      </w:r>
      <w:r>
        <w:rPr>
          <w:rFonts w:cstheme="minorHAnsi"/>
        </w:rPr>
        <w:t>, including both</w:t>
      </w:r>
      <w:r w:rsidRPr="005126C6">
        <w:rPr>
          <w:rFonts w:cstheme="minorHAnsi"/>
        </w:rPr>
        <w:t xml:space="preserve"> explanation </w:t>
      </w:r>
      <w:r>
        <w:rPr>
          <w:rFonts w:cstheme="minorHAnsi"/>
        </w:rPr>
        <w:t xml:space="preserve">and </w:t>
      </w:r>
      <w:r w:rsidRPr="005126C6">
        <w:rPr>
          <w:rFonts w:cstheme="minorHAnsi"/>
        </w:rPr>
        <w:t>self-management guidance</w:t>
      </w:r>
      <w:r>
        <w:rPr>
          <w:rFonts w:cstheme="minorHAnsi"/>
        </w:rPr>
        <w:t xml:space="preserve">. </w:t>
      </w:r>
      <w:r w:rsidR="003F0E6C">
        <w:rPr>
          <w:rFonts w:cstheme="minorHAnsi"/>
        </w:rPr>
        <w:t xml:space="preserve">They also considered the </w:t>
      </w:r>
      <w:r w:rsidR="003F0E6C" w:rsidRPr="005126C6">
        <w:rPr>
          <w:rFonts w:cstheme="minorHAnsi"/>
        </w:rPr>
        <w:t xml:space="preserve">focused sections </w:t>
      </w:r>
      <w:r w:rsidRPr="005126C6">
        <w:rPr>
          <w:rFonts w:cstheme="minorHAnsi"/>
        </w:rPr>
        <w:t xml:space="preserve">structure </w:t>
      </w:r>
      <w:r w:rsidR="003F0E6C">
        <w:rPr>
          <w:rFonts w:cstheme="minorHAnsi"/>
        </w:rPr>
        <w:t xml:space="preserve">effective, so that </w:t>
      </w:r>
      <w:r>
        <w:rPr>
          <w:rFonts w:cstheme="minorHAnsi"/>
        </w:rPr>
        <w:t xml:space="preserve">nocturia </w:t>
      </w:r>
      <w:r w:rsidR="003F0E6C">
        <w:rPr>
          <w:rFonts w:cstheme="minorHAnsi"/>
        </w:rPr>
        <w:t>sat alongside the other LUTS</w:t>
      </w:r>
      <w:r w:rsidR="006400C5">
        <w:rPr>
          <w:rFonts w:cstheme="minorHAnsi"/>
        </w:rPr>
        <w:t xml:space="preserve"> </w:t>
      </w:r>
      <w:r w:rsidR="003F0E6C">
        <w:rPr>
          <w:rFonts w:cstheme="minorHAnsi"/>
        </w:rPr>
        <w:t>they experienced</w:t>
      </w:r>
      <w:r w:rsidRPr="005126C6">
        <w:rPr>
          <w:rFonts w:cstheme="minorHAnsi"/>
        </w:rPr>
        <w:t xml:space="preserve">. </w:t>
      </w:r>
      <w:r w:rsidR="003F0E6C">
        <w:rPr>
          <w:rFonts w:cstheme="minorHAnsi"/>
        </w:rPr>
        <w:t>Men were most</w:t>
      </w:r>
      <w:r w:rsidR="00764A57" w:rsidRPr="005126C6">
        <w:rPr>
          <w:rFonts w:cstheme="minorHAnsi"/>
        </w:rPr>
        <w:t xml:space="preserve"> receptive</w:t>
      </w:r>
      <w:r w:rsidR="003F0E6C">
        <w:rPr>
          <w:rFonts w:cstheme="minorHAnsi"/>
        </w:rPr>
        <w:t xml:space="preserve"> who had</w:t>
      </w:r>
      <w:r w:rsidR="00764A57">
        <w:rPr>
          <w:rFonts w:cstheme="minorHAnsi"/>
        </w:rPr>
        <w:t xml:space="preserve">; </w:t>
      </w:r>
    </w:p>
    <w:p w14:paraId="365FEDC1" w14:textId="39069D2C" w:rsidR="00764A57" w:rsidRPr="005126C6" w:rsidRDefault="003F0E6C" w:rsidP="005C644B">
      <w:pPr>
        <w:pStyle w:val="ListParagraph"/>
        <w:numPr>
          <w:ilvl w:val="0"/>
          <w:numId w:val="5"/>
        </w:numPr>
        <w:spacing w:before="120" w:after="0" w:line="360" w:lineRule="exact"/>
        <w:jc w:val="both"/>
        <w:rPr>
          <w:rFonts w:cstheme="minorHAnsi"/>
        </w:rPr>
      </w:pPr>
      <w:r>
        <w:rPr>
          <w:rFonts w:cstheme="minorHAnsi"/>
        </w:rPr>
        <w:t>S</w:t>
      </w:r>
      <w:r w:rsidR="00764A57" w:rsidRPr="005126C6">
        <w:rPr>
          <w:rFonts w:cstheme="minorHAnsi"/>
        </w:rPr>
        <w:t xml:space="preserve">ymptoms that were disruptive, distressing </w:t>
      </w:r>
      <w:r>
        <w:rPr>
          <w:rFonts w:cstheme="minorHAnsi"/>
        </w:rPr>
        <w:t>or</w:t>
      </w:r>
      <w:r w:rsidR="00764A57" w:rsidRPr="005126C6">
        <w:rPr>
          <w:rFonts w:cstheme="minorHAnsi"/>
        </w:rPr>
        <w:t xml:space="preserve"> frustrating</w:t>
      </w:r>
      <w:r>
        <w:rPr>
          <w:rFonts w:cstheme="minorHAnsi"/>
        </w:rPr>
        <w:t>,</w:t>
      </w:r>
      <w:r w:rsidR="00764A57" w:rsidRPr="005126C6">
        <w:rPr>
          <w:rFonts w:cstheme="minorHAnsi"/>
        </w:rPr>
        <w:t xml:space="preserve"> and which they wished to remedy;</w:t>
      </w:r>
    </w:p>
    <w:p w14:paraId="1930D404" w14:textId="75D6040B" w:rsidR="00764A57" w:rsidRPr="005126C6" w:rsidRDefault="00764A57" w:rsidP="005C644B">
      <w:pPr>
        <w:pStyle w:val="ListParagraph"/>
        <w:numPr>
          <w:ilvl w:val="0"/>
          <w:numId w:val="5"/>
        </w:numPr>
        <w:spacing w:before="120" w:after="0" w:line="360" w:lineRule="exact"/>
        <w:jc w:val="both"/>
        <w:rPr>
          <w:rFonts w:cstheme="minorHAnsi"/>
        </w:rPr>
      </w:pPr>
      <w:r w:rsidRPr="005126C6">
        <w:rPr>
          <w:rFonts w:cstheme="minorHAnsi"/>
        </w:rPr>
        <w:t xml:space="preserve">Long-term </w:t>
      </w:r>
      <w:r w:rsidR="00291530">
        <w:rPr>
          <w:rFonts w:cstheme="minorHAnsi"/>
        </w:rPr>
        <w:t>experience</w:t>
      </w:r>
      <w:r w:rsidRPr="005126C6">
        <w:rPr>
          <w:rFonts w:cstheme="minorHAnsi"/>
        </w:rPr>
        <w:t xml:space="preserve"> of disruptive symptoms</w:t>
      </w:r>
      <w:r>
        <w:rPr>
          <w:rFonts w:cstheme="minorHAnsi"/>
        </w:rPr>
        <w:t>, reflecting</w:t>
      </w:r>
      <w:r w:rsidRPr="005126C6">
        <w:rPr>
          <w:rFonts w:cstheme="minorHAnsi"/>
        </w:rPr>
        <w:t xml:space="preserve"> reluctance to revisit/bother the GP</w:t>
      </w:r>
      <w:r w:rsidR="00AF0C48">
        <w:rPr>
          <w:rFonts w:cstheme="minorHAnsi"/>
        </w:rPr>
        <w:t xml:space="preserve"> and/or poor resolution of symptoms</w:t>
      </w:r>
      <w:r w:rsidRPr="005126C6">
        <w:rPr>
          <w:rFonts w:cstheme="minorHAnsi"/>
        </w:rPr>
        <w:t xml:space="preserve">; </w:t>
      </w:r>
    </w:p>
    <w:p w14:paraId="01425B33" w14:textId="77777777" w:rsidR="00764A57" w:rsidRPr="005126C6" w:rsidRDefault="00764A57" w:rsidP="005C644B">
      <w:pPr>
        <w:pStyle w:val="ListParagraph"/>
        <w:numPr>
          <w:ilvl w:val="0"/>
          <w:numId w:val="5"/>
        </w:numPr>
        <w:spacing w:before="120" w:after="0" w:line="360" w:lineRule="exact"/>
        <w:jc w:val="both"/>
        <w:rPr>
          <w:rFonts w:cstheme="minorHAnsi"/>
        </w:rPr>
      </w:pPr>
      <w:r w:rsidRPr="005126C6">
        <w:rPr>
          <w:rFonts w:cstheme="minorHAnsi"/>
        </w:rPr>
        <w:t xml:space="preserve">Perception that the TRIUMPH booklet content was novel and </w:t>
      </w:r>
      <w:r>
        <w:rPr>
          <w:rFonts w:cstheme="minorHAnsi"/>
        </w:rPr>
        <w:t>worthwhile</w:t>
      </w:r>
      <w:r w:rsidRPr="005126C6">
        <w:rPr>
          <w:rFonts w:cstheme="minorHAnsi"/>
        </w:rPr>
        <w:t>;</w:t>
      </w:r>
    </w:p>
    <w:p w14:paraId="69B15A6A" w14:textId="77777777" w:rsidR="00764A57" w:rsidRPr="005126C6" w:rsidRDefault="00764A57" w:rsidP="005C644B">
      <w:pPr>
        <w:pStyle w:val="ListParagraph"/>
        <w:numPr>
          <w:ilvl w:val="0"/>
          <w:numId w:val="5"/>
        </w:numPr>
        <w:spacing w:before="120" w:after="0" w:line="360" w:lineRule="exact"/>
        <w:jc w:val="both"/>
        <w:rPr>
          <w:rFonts w:cstheme="minorHAnsi"/>
        </w:rPr>
      </w:pPr>
      <w:r w:rsidRPr="005126C6">
        <w:rPr>
          <w:rFonts w:cstheme="minorHAnsi"/>
        </w:rPr>
        <w:t xml:space="preserve">Belief that self-management techniques might alleviate symptoms; </w:t>
      </w:r>
    </w:p>
    <w:p w14:paraId="21DE84DA" w14:textId="60A3D5D5" w:rsidR="00764A57" w:rsidRPr="005126C6" w:rsidRDefault="008F1F4B" w:rsidP="005C644B">
      <w:pPr>
        <w:spacing w:before="120" w:line="360" w:lineRule="exact"/>
        <w:jc w:val="both"/>
        <w:rPr>
          <w:rFonts w:cstheme="minorHAnsi"/>
        </w:rPr>
      </w:pPr>
      <w:r>
        <w:rPr>
          <w:rFonts w:cstheme="minorHAnsi"/>
        </w:rPr>
        <w:lastRenderedPageBreak/>
        <w:t>Some men were</w:t>
      </w:r>
      <w:r w:rsidR="00764A57" w:rsidRPr="005126C6">
        <w:rPr>
          <w:rFonts w:cstheme="minorHAnsi"/>
        </w:rPr>
        <w:t xml:space="preserve"> ambivalent, </w:t>
      </w:r>
      <w:r>
        <w:rPr>
          <w:rFonts w:cstheme="minorHAnsi"/>
        </w:rPr>
        <w:t>especially if symptoms were m</w:t>
      </w:r>
      <w:r w:rsidR="00764A57" w:rsidRPr="00000425">
        <w:rPr>
          <w:rFonts w:cstheme="minorHAnsi"/>
        </w:rPr>
        <w:t>inor or severe (‘too far down the line’)</w:t>
      </w:r>
      <w:r>
        <w:rPr>
          <w:rFonts w:cstheme="minorHAnsi"/>
        </w:rPr>
        <w:t xml:space="preserve">. They were less engaged if they felt </w:t>
      </w:r>
      <w:r w:rsidR="00764A57" w:rsidRPr="005126C6">
        <w:rPr>
          <w:rFonts w:cstheme="minorHAnsi"/>
        </w:rPr>
        <w:t xml:space="preserve">the guidance </w:t>
      </w:r>
      <w:r>
        <w:rPr>
          <w:rFonts w:cstheme="minorHAnsi"/>
        </w:rPr>
        <w:t xml:space="preserve">did </w:t>
      </w:r>
      <w:r w:rsidR="00764A57" w:rsidRPr="005126C6">
        <w:rPr>
          <w:rFonts w:cstheme="minorHAnsi"/>
        </w:rPr>
        <w:t xml:space="preserve">not offer </w:t>
      </w:r>
      <w:r>
        <w:rPr>
          <w:rFonts w:cstheme="minorHAnsi"/>
        </w:rPr>
        <w:t xml:space="preserve">something new or was unlikely to be helpful, or if it appeared </w:t>
      </w:r>
      <w:r w:rsidR="00764A57" w:rsidRPr="005126C6">
        <w:rPr>
          <w:rFonts w:cstheme="minorHAnsi"/>
        </w:rPr>
        <w:t>difficult to implement</w:t>
      </w:r>
      <w:r w:rsidR="00A645E6">
        <w:rPr>
          <w:rFonts w:cstheme="minorHAnsi"/>
        </w:rPr>
        <w:t xml:space="preserve"> or </w:t>
      </w:r>
      <w:r w:rsidR="001259CC">
        <w:rPr>
          <w:rFonts w:cstheme="minorHAnsi"/>
        </w:rPr>
        <w:t xml:space="preserve">overly </w:t>
      </w:r>
      <w:r w:rsidR="00A645E6">
        <w:rPr>
          <w:rFonts w:cstheme="minorHAnsi"/>
        </w:rPr>
        <w:t>disruptive to everyday life</w:t>
      </w:r>
      <w:r w:rsidR="001F6ECC">
        <w:rPr>
          <w:rFonts w:cstheme="minorHAnsi"/>
        </w:rPr>
        <w:t>.</w:t>
      </w:r>
    </w:p>
    <w:p w14:paraId="079F72A5" w14:textId="0C3711BC" w:rsidR="00403449" w:rsidRDefault="00AA4AA8" w:rsidP="005C644B">
      <w:pPr>
        <w:spacing w:before="120" w:line="360" w:lineRule="exact"/>
        <w:jc w:val="both"/>
      </w:pPr>
      <w:r>
        <w:rPr>
          <w:rFonts w:cstheme="minorHAnsi"/>
        </w:rPr>
        <w:t xml:space="preserve">The booklet </w:t>
      </w:r>
      <w:r w:rsidR="008F1F4B">
        <w:rPr>
          <w:rFonts w:cstheme="minorHAnsi"/>
        </w:rPr>
        <w:t>was</w:t>
      </w:r>
      <w:r>
        <w:rPr>
          <w:rFonts w:cstheme="minorHAnsi"/>
        </w:rPr>
        <w:t xml:space="preserve"> the focus of men’s meeting with a </w:t>
      </w:r>
      <w:r w:rsidR="003251B1">
        <w:rPr>
          <w:rFonts w:cstheme="minorHAnsi"/>
        </w:rPr>
        <w:t xml:space="preserve">trial or practice </w:t>
      </w:r>
      <w:r>
        <w:rPr>
          <w:rFonts w:cstheme="minorHAnsi"/>
        </w:rPr>
        <w:t xml:space="preserve">nurse who identified </w:t>
      </w:r>
      <w:r w:rsidR="008F1F4B">
        <w:rPr>
          <w:rFonts w:cstheme="minorHAnsi"/>
        </w:rPr>
        <w:t xml:space="preserve">the </w:t>
      </w:r>
      <w:r>
        <w:rPr>
          <w:rFonts w:cstheme="minorHAnsi"/>
        </w:rPr>
        <w:t xml:space="preserve">appropriate sections </w:t>
      </w:r>
      <w:r w:rsidR="008F1F4B">
        <w:rPr>
          <w:rFonts w:cstheme="minorHAnsi"/>
        </w:rPr>
        <w:t xml:space="preserve">relevant </w:t>
      </w:r>
      <w:r>
        <w:rPr>
          <w:rFonts w:cstheme="minorHAnsi"/>
        </w:rPr>
        <w:t xml:space="preserve">to the men’s </w:t>
      </w:r>
      <w:r w:rsidR="008F1F4B">
        <w:rPr>
          <w:rFonts w:cstheme="minorHAnsi"/>
        </w:rPr>
        <w:t>individual LUTS, one of which was</w:t>
      </w:r>
      <w:r>
        <w:rPr>
          <w:rFonts w:cstheme="minorHAnsi"/>
        </w:rPr>
        <w:t xml:space="preserve"> a section that focused on nocturia. </w:t>
      </w:r>
      <w:r w:rsidR="008F1F4B">
        <w:rPr>
          <w:rFonts w:cstheme="minorHAnsi"/>
        </w:rPr>
        <w:t xml:space="preserve">In practice, </w:t>
      </w:r>
      <w:r>
        <w:rPr>
          <w:rFonts w:cstheme="minorHAnsi"/>
        </w:rPr>
        <w:t xml:space="preserve">many </w:t>
      </w:r>
      <w:r w:rsidR="008F1F4B">
        <w:rPr>
          <w:rFonts w:cstheme="minorHAnsi"/>
        </w:rPr>
        <w:t xml:space="preserve">men </w:t>
      </w:r>
      <w:r>
        <w:rPr>
          <w:rFonts w:cstheme="minorHAnsi"/>
        </w:rPr>
        <w:t xml:space="preserve">read and attempted to implement other aspects, </w:t>
      </w:r>
      <w:r w:rsidR="00074937">
        <w:rPr>
          <w:rFonts w:cstheme="minorHAnsi"/>
        </w:rPr>
        <w:t xml:space="preserve">along with the </w:t>
      </w:r>
      <w:r>
        <w:rPr>
          <w:rFonts w:cstheme="minorHAnsi"/>
        </w:rPr>
        <w:t>recommended nocturia section.</w:t>
      </w:r>
      <w:r w:rsidR="00074937">
        <w:rPr>
          <w:rFonts w:cstheme="minorHAnsi"/>
        </w:rPr>
        <w:t xml:space="preserve"> </w:t>
      </w:r>
      <w:r w:rsidR="00413223">
        <w:t>M</w:t>
      </w:r>
      <w:r>
        <w:t>any men reported improve</w:t>
      </w:r>
      <w:r w:rsidR="00074937">
        <w:t>d</w:t>
      </w:r>
      <w:r>
        <w:t xml:space="preserve"> </w:t>
      </w:r>
      <w:r w:rsidR="00074937">
        <w:t>nocturia</w:t>
      </w:r>
      <w:r w:rsidR="00413223">
        <w:t>, but</w:t>
      </w:r>
      <w:r w:rsidR="00074937">
        <w:t xml:space="preserve"> they</w:t>
      </w:r>
      <w:r>
        <w:t xml:space="preserve"> often did not relate th</w:t>
      </w:r>
      <w:r w:rsidR="00074937">
        <w:t>is</w:t>
      </w:r>
      <w:r>
        <w:t xml:space="preserve"> to </w:t>
      </w:r>
      <w:r w:rsidR="00074937">
        <w:t xml:space="preserve">the relevant booklet section </w:t>
      </w:r>
      <w:r w:rsidR="00074937">
        <w:rPr>
          <w:rFonts w:cstheme="minorHAnsi"/>
        </w:rPr>
        <w:t>on</w:t>
      </w:r>
      <w:r w:rsidR="00074937" w:rsidRPr="005126C6">
        <w:rPr>
          <w:rFonts w:cstheme="minorHAnsi"/>
        </w:rPr>
        <w:t xml:space="preserve"> </w:t>
      </w:r>
      <w:r w:rsidR="00205EC7">
        <w:rPr>
          <w:rFonts w:cstheme="minorHAnsi"/>
        </w:rPr>
        <w:t>“</w:t>
      </w:r>
      <w:r w:rsidR="00074937" w:rsidRPr="00000425">
        <w:rPr>
          <w:rFonts w:cstheme="minorHAnsi"/>
        </w:rPr>
        <w:t xml:space="preserve">Reducing </w:t>
      </w:r>
      <w:r w:rsidR="00074937">
        <w:rPr>
          <w:rFonts w:cstheme="minorHAnsi"/>
        </w:rPr>
        <w:t>S</w:t>
      </w:r>
      <w:r w:rsidR="00074937" w:rsidRPr="00000425">
        <w:rPr>
          <w:rFonts w:cstheme="minorHAnsi"/>
        </w:rPr>
        <w:t xml:space="preserve">leep </w:t>
      </w:r>
      <w:r w:rsidR="00074937">
        <w:rPr>
          <w:rFonts w:cstheme="minorHAnsi"/>
        </w:rPr>
        <w:t>D</w:t>
      </w:r>
      <w:r w:rsidR="00074937" w:rsidRPr="00000425">
        <w:rPr>
          <w:rFonts w:cstheme="minorHAnsi"/>
        </w:rPr>
        <w:t>isturbance</w:t>
      </w:r>
      <w:r w:rsidR="00205EC7">
        <w:rPr>
          <w:rFonts w:cstheme="minorHAnsi"/>
        </w:rPr>
        <w:t>”</w:t>
      </w:r>
      <w:r w:rsidR="00074937">
        <w:rPr>
          <w:rFonts w:cstheme="minorHAnsi"/>
        </w:rPr>
        <w:t>. The information in that section was less novel for the participants</w:t>
      </w:r>
      <w:r w:rsidR="00074937" w:rsidRPr="005126C6">
        <w:rPr>
          <w:rFonts w:cstheme="minorHAnsi"/>
        </w:rPr>
        <w:t xml:space="preserve">, as a result of </w:t>
      </w:r>
      <w:r w:rsidR="00074937">
        <w:rPr>
          <w:rFonts w:cstheme="minorHAnsi"/>
        </w:rPr>
        <w:t xml:space="preserve">prior </w:t>
      </w:r>
      <w:r w:rsidR="00074937" w:rsidRPr="005126C6">
        <w:rPr>
          <w:rFonts w:cstheme="minorHAnsi"/>
        </w:rPr>
        <w:t xml:space="preserve">discussions with their GP, and/or through other sources of guidance on sleep improvement. </w:t>
      </w:r>
      <w:r w:rsidR="00074937">
        <w:t xml:space="preserve">Instead, they felt </w:t>
      </w:r>
      <w:r w:rsidR="00205EC7">
        <w:t>improved nocturia</w:t>
      </w:r>
      <w:r w:rsidR="00074937">
        <w:t xml:space="preserve"> was </w:t>
      </w:r>
      <w:r>
        <w:t xml:space="preserve">because of their successful implementation of other aspects of the guidance. </w:t>
      </w:r>
      <w:r w:rsidR="00074937">
        <w:rPr>
          <w:rFonts w:cstheme="minorHAnsi"/>
        </w:rPr>
        <w:t xml:space="preserve">The </w:t>
      </w:r>
      <w:r w:rsidR="00764A57">
        <w:rPr>
          <w:rFonts w:cstheme="minorHAnsi"/>
        </w:rPr>
        <w:t xml:space="preserve">section on </w:t>
      </w:r>
      <w:r w:rsidR="00205EC7">
        <w:rPr>
          <w:rFonts w:cstheme="minorHAnsi"/>
        </w:rPr>
        <w:t>“</w:t>
      </w:r>
      <w:r w:rsidR="00764A57">
        <w:rPr>
          <w:rFonts w:cstheme="minorHAnsi"/>
        </w:rPr>
        <w:t>Fluid Intake and Diet</w:t>
      </w:r>
      <w:r w:rsidR="00205EC7">
        <w:rPr>
          <w:rFonts w:cstheme="minorHAnsi"/>
        </w:rPr>
        <w:t>”</w:t>
      </w:r>
      <w:r w:rsidR="00764A57" w:rsidRPr="005126C6">
        <w:rPr>
          <w:rFonts w:cstheme="minorHAnsi"/>
        </w:rPr>
        <w:t xml:space="preserve">, </w:t>
      </w:r>
      <w:r w:rsidR="00764A57">
        <w:rPr>
          <w:rFonts w:cstheme="minorHAnsi"/>
        </w:rPr>
        <w:t xml:space="preserve">covering volume, timing and type of intake, </w:t>
      </w:r>
      <w:r w:rsidR="00764A57" w:rsidRPr="005126C6">
        <w:rPr>
          <w:rFonts w:cstheme="minorHAnsi"/>
        </w:rPr>
        <w:t xml:space="preserve">including the reminder that </w:t>
      </w:r>
      <w:r w:rsidR="00764A57">
        <w:rPr>
          <w:rFonts w:cstheme="minorHAnsi"/>
        </w:rPr>
        <w:t xml:space="preserve">many foods </w:t>
      </w:r>
      <w:r w:rsidR="00764A57" w:rsidRPr="005126C6">
        <w:rPr>
          <w:rFonts w:cstheme="minorHAnsi"/>
        </w:rPr>
        <w:t>contain water</w:t>
      </w:r>
      <w:r w:rsidR="00764A57">
        <w:rPr>
          <w:rFonts w:cstheme="minorHAnsi"/>
        </w:rPr>
        <w:t xml:space="preserve"> (</w:t>
      </w:r>
      <w:r w:rsidR="00764A57" w:rsidRPr="005126C6">
        <w:rPr>
          <w:rFonts w:cstheme="minorHAnsi"/>
        </w:rPr>
        <w:t>fruit</w:t>
      </w:r>
      <w:r w:rsidR="00764A57">
        <w:rPr>
          <w:rFonts w:cstheme="minorHAnsi"/>
        </w:rPr>
        <w:t xml:space="preserve">, </w:t>
      </w:r>
      <w:r w:rsidR="00764A57" w:rsidRPr="005126C6">
        <w:rPr>
          <w:rFonts w:cstheme="minorHAnsi"/>
        </w:rPr>
        <w:t>vegetables</w:t>
      </w:r>
      <w:r w:rsidR="00764A57">
        <w:rPr>
          <w:rFonts w:cstheme="minorHAnsi"/>
        </w:rPr>
        <w:t xml:space="preserve">, </w:t>
      </w:r>
      <w:r w:rsidR="00764A57" w:rsidRPr="005126C6">
        <w:rPr>
          <w:rFonts w:cstheme="minorHAnsi"/>
        </w:rPr>
        <w:t>pasta</w:t>
      </w:r>
      <w:r w:rsidR="00764A57">
        <w:rPr>
          <w:rFonts w:cstheme="minorHAnsi"/>
        </w:rPr>
        <w:t>)</w:t>
      </w:r>
      <w:r w:rsidR="00764A57" w:rsidRPr="005126C6">
        <w:rPr>
          <w:rFonts w:cstheme="minorHAnsi"/>
        </w:rPr>
        <w:t xml:space="preserve">, was helpful to alleviate competing health concerns around fluid intake. Some </w:t>
      </w:r>
      <w:r w:rsidR="00074937">
        <w:rPr>
          <w:rFonts w:cstheme="minorHAnsi"/>
        </w:rPr>
        <w:t xml:space="preserve">men </w:t>
      </w:r>
      <w:r w:rsidR="00764A57" w:rsidRPr="005126C6">
        <w:rPr>
          <w:rFonts w:cstheme="minorHAnsi"/>
        </w:rPr>
        <w:t xml:space="preserve">who </w:t>
      </w:r>
      <w:r w:rsidR="00074937">
        <w:rPr>
          <w:rFonts w:cstheme="minorHAnsi"/>
        </w:rPr>
        <w:t xml:space="preserve">managed to </w:t>
      </w:r>
      <w:r w:rsidR="00764A57" w:rsidRPr="005126C6">
        <w:rPr>
          <w:rFonts w:cstheme="minorHAnsi"/>
        </w:rPr>
        <w:t>reduce</w:t>
      </w:r>
      <w:r w:rsidR="00074937">
        <w:rPr>
          <w:rFonts w:cstheme="minorHAnsi"/>
        </w:rPr>
        <w:t xml:space="preserve"> or </w:t>
      </w:r>
      <w:r w:rsidR="00764A57" w:rsidRPr="005126C6">
        <w:rPr>
          <w:rFonts w:cstheme="minorHAnsi"/>
        </w:rPr>
        <w:t>eliminate</w:t>
      </w:r>
      <w:r w:rsidR="00074937">
        <w:rPr>
          <w:rFonts w:cstheme="minorHAnsi"/>
        </w:rPr>
        <w:t xml:space="preserve"> </w:t>
      </w:r>
      <w:r w:rsidR="00764A57" w:rsidRPr="005126C6">
        <w:rPr>
          <w:rFonts w:cstheme="minorHAnsi"/>
        </w:rPr>
        <w:t>certain drinks/</w:t>
      </w:r>
      <w:r w:rsidR="00074937">
        <w:rPr>
          <w:rFonts w:cstheme="minorHAnsi"/>
        </w:rPr>
        <w:t xml:space="preserve"> </w:t>
      </w:r>
      <w:r w:rsidR="00764A57" w:rsidRPr="005126C6">
        <w:rPr>
          <w:rFonts w:cstheme="minorHAnsi"/>
        </w:rPr>
        <w:t>foods/</w:t>
      </w:r>
      <w:r w:rsidR="00074937">
        <w:rPr>
          <w:rFonts w:cstheme="minorHAnsi"/>
        </w:rPr>
        <w:t xml:space="preserve"> </w:t>
      </w:r>
      <w:r w:rsidR="00764A57" w:rsidRPr="005126C6">
        <w:rPr>
          <w:rFonts w:cstheme="minorHAnsi"/>
        </w:rPr>
        <w:t xml:space="preserve">salt, experienced </w:t>
      </w:r>
      <w:r w:rsidR="00764A57">
        <w:rPr>
          <w:rFonts w:cstheme="minorHAnsi"/>
        </w:rPr>
        <w:t>considerable improvement of nocturia</w:t>
      </w:r>
      <w:r w:rsidR="00764A57" w:rsidRPr="005126C6">
        <w:rPr>
          <w:rFonts w:cstheme="minorHAnsi"/>
        </w:rPr>
        <w:t xml:space="preserve">. </w:t>
      </w:r>
      <w:r w:rsidR="00764A57">
        <w:rPr>
          <w:rFonts w:cstheme="minorHAnsi"/>
        </w:rPr>
        <w:t xml:space="preserve">“Controlling Bladder Leakage” (teaching </w:t>
      </w:r>
      <w:r w:rsidR="00764A57" w:rsidRPr="005126C6">
        <w:rPr>
          <w:rFonts w:cstheme="minorHAnsi"/>
        </w:rPr>
        <w:t>pelvic floor exercise</w:t>
      </w:r>
      <w:r w:rsidR="00764A57">
        <w:rPr>
          <w:rFonts w:cstheme="minorHAnsi"/>
        </w:rPr>
        <w:t>s), “Controlling an Urgent Need to Pass Urine” (</w:t>
      </w:r>
      <w:r w:rsidR="00764A57" w:rsidRPr="005126C6">
        <w:rPr>
          <w:rFonts w:cstheme="minorHAnsi"/>
        </w:rPr>
        <w:t>bladder training)</w:t>
      </w:r>
      <w:r w:rsidR="00764A57">
        <w:rPr>
          <w:rFonts w:cstheme="minorHAnsi"/>
        </w:rPr>
        <w:t xml:space="preserve"> and “</w:t>
      </w:r>
      <w:r w:rsidR="00764A57" w:rsidRPr="003979FF">
        <w:rPr>
          <w:rFonts w:cstheme="minorHAnsi"/>
        </w:rPr>
        <w:t>Emptying your bladder as</w:t>
      </w:r>
      <w:r w:rsidR="00764A57">
        <w:rPr>
          <w:rFonts w:cstheme="minorHAnsi"/>
        </w:rPr>
        <w:t xml:space="preserve"> </w:t>
      </w:r>
      <w:r w:rsidR="00764A57" w:rsidRPr="003979FF">
        <w:rPr>
          <w:rFonts w:cstheme="minorHAnsi"/>
        </w:rPr>
        <w:t>completely as possible</w:t>
      </w:r>
      <w:r w:rsidR="00764A57">
        <w:rPr>
          <w:rFonts w:cstheme="minorHAnsi"/>
        </w:rPr>
        <w:t>”</w:t>
      </w:r>
      <w:r w:rsidR="00205EC7">
        <w:rPr>
          <w:rFonts w:cstheme="minorHAnsi"/>
        </w:rPr>
        <w:t xml:space="preserve"> were also reported to be useful for nocturia</w:t>
      </w:r>
      <w:r w:rsidR="00764A57" w:rsidRPr="005126C6">
        <w:rPr>
          <w:rFonts w:cstheme="minorHAnsi"/>
        </w:rPr>
        <w:t xml:space="preserve">. </w:t>
      </w:r>
      <w:r w:rsidR="00456396">
        <w:t>For instance,</w:t>
      </w:r>
      <w:r>
        <w:t xml:space="preserve"> </w:t>
      </w:r>
      <w:r w:rsidR="004513F7">
        <w:t xml:space="preserve">following </w:t>
      </w:r>
      <w:r w:rsidR="00205EC7">
        <w:t xml:space="preserve">a </w:t>
      </w:r>
      <w:r>
        <w:t xml:space="preserve">recommendation </w:t>
      </w:r>
      <w:r w:rsidR="00205EC7">
        <w:t>on</w:t>
      </w:r>
      <w:r>
        <w:t xml:space="preserve"> ‘taking your time’ to urinate</w:t>
      </w:r>
      <w:r w:rsidR="00205EC7">
        <w:t xml:space="preserve">, </w:t>
      </w:r>
      <w:r w:rsidR="004513F7">
        <w:t>m</w:t>
      </w:r>
      <w:r>
        <w:t>en report</w:t>
      </w:r>
      <w:r w:rsidR="00205EC7">
        <w:t xml:space="preserve">ed </w:t>
      </w:r>
      <w:r>
        <w:t>making the effort to stand or sit for longer than they might have done</w:t>
      </w:r>
      <w:r w:rsidR="00205EC7">
        <w:t>,</w:t>
      </w:r>
      <w:r>
        <w:t xml:space="preserve"> and finding they woke once or twice less often as a consequence. Men undertaking pelvic floor </w:t>
      </w:r>
      <w:r w:rsidR="002025AF">
        <w:t xml:space="preserve">exercises </w:t>
      </w:r>
      <w:r>
        <w:t>and bladder training to increase daytime control also noted improved night-time control</w:t>
      </w:r>
      <w:r w:rsidR="00205EC7">
        <w:t>,</w:t>
      </w:r>
      <w:r>
        <w:t xml:space="preserve"> which </w:t>
      </w:r>
      <w:r w:rsidR="00AF6047">
        <w:t xml:space="preserve">was </w:t>
      </w:r>
      <w:r>
        <w:t>related to improved muscular strength.</w:t>
      </w:r>
    </w:p>
    <w:p w14:paraId="76610CA2" w14:textId="587780D8" w:rsidR="005F0228" w:rsidRDefault="005F0228" w:rsidP="005C644B">
      <w:pPr>
        <w:spacing w:before="120" w:line="360" w:lineRule="exact"/>
        <w:jc w:val="both"/>
      </w:pPr>
      <w:r>
        <w:t xml:space="preserve">Men who found nocturia symptom alleviation through lifestyle methods also described feeling better about their symptoms because they had better </w:t>
      </w:r>
      <w:proofErr w:type="gramStart"/>
      <w:r>
        <w:t>understanding</w:t>
      </w:r>
      <w:proofErr w:type="gramEnd"/>
      <w:r>
        <w:t xml:space="preserve"> of the nature of their condition and of a range of strategies to alleviate symptoms</w:t>
      </w:r>
      <w:r w:rsidR="00AF6047">
        <w:t>.</w:t>
      </w:r>
      <w:r>
        <w:t xml:space="preserve"> They also reported feeling less anxious about the possibility of underlying conditions (particularly that nocturia might be a sign of prostate cancer). </w:t>
      </w:r>
    </w:p>
    <w:p w14:paraId="6AE25C92" w14:textId="659B7A3F" w:rsidR="0008206D" w:rsidRDefault="0008206D" w:rsidP="005C644B">
      <w:pPr>
        <w:pStyle w:val="Quote"/>
      </w:pPr>
      <w:r>
        <w:t>“…</w:t>
      </w:r>
      <w:r w:rsidRPr="00305A9F">
        <w:t>actually it was also quite empowering to be told that it is okay to make that value judgement</w:t>
      </w:r>
      <w:r>
        <w:t>..</w:t>
      </w:r>
      <w:r w:rsidRPr="00305A9F">
        <w:t>. It’s about understanding what your symptoms are, what makes things better, what makes things worse and then managing it realistically within your lifestyle.</w:t>
      </w:r>
      <w:r>
        <w:t>” Intervention Group, age 57, IG16</w:t>
      </w:r>
    </w:p>
    <w:p w14:paraId="65C21C53" w14:textId="3A71C08D" w:rsidR="0008206D" w:rsidRPr="005F0228" w:rsidRDefault="0008206D" w:rsidP="005C644B">
      <w:pPr>
        <w:pStyle w:val="Quote"/>
      </w:pPr>
      <w:r>
        <w:t>“</w:t>
      </w:r>
      <w:r w:rsidRPr="00423F61">
        <w:t>It’s not going to go away so I’m going to have to do something and by doing these things I’ve got a certain amount of control over it.</w:t>
      </w:r>
      <w:r>
        <w:t>” Feasibility Group, age 52, FG2</w:t>
      </w:r>
    </w:p>
    <w:p w14:paraId="50976B48" w14:textId="77777777" w:rsidR="00764A57" w:rsidRPr="00FA64AC" w:rsidRDefault="00764A57" w:rsidP="005C644B">
      <w:pPr>
        <w:spacing w:before="120" w:after="120" w:line="360" w:lineRule="exact"/>
        <w:jc w:val="both"/>
        <w:rPr>
          <w:rFonts w:cstheme="minorHAnsi"/>
          <w:b/>
          <w:bCs/>
          <w:i/>
          <w:iCs/>
        </w:rPr>
      </w:pPr>
      <w:r w:rsidRPr="00FA64AC">
        <w:rPr>
          <w:rFonts w:cstheme="minorHAnsi"/>
          <w:b/>
          <w:bCs/>
          <w:i/>
          <w:iCs/>
        </w:rPr>
        <w:t>Issues with bladder diaries</w:t>
      </w:r>
    </w:p>
    <w:p w14:paraId="5BFB90EE" w14:textId="4EBEB5CC" w:rsidR="00764A57" w:rsidRPr="005126C6" w:rsidRDefault="0030183A" w:rsidP="005C644B">
      <w:pPr>
        <w:spacing w:before="120" w:line="360" w:lineRule="exact"/>
        <w:jc w:val="both"/>
        <w:rPr>
          <w:rFonts w:cstheme="minorHAnsi"/>
        </w:rPr>
      </w:pPr>
      <w:r>
        <w:rPr>
          <w:rFonts w:cstheme="minorHAnsi"/>
        </w:rPr>
        <w:t>B</w:t>
      </w:r>
      <w:r w:rsidR="00764A57" w:rsidRPr="005126C6">
        <w:rPr>
          <w:rFonts w:cstheme="minorHAnsi"/>
        </w:rPr>
        <w:t xml:space="preserve">ladder diaries </w:t>
      </w:r>
      <w:r>
        <w:rPr>
          <w:rFonts w:cstheme="minorHAnsi"/>
        </w:rPr>
        <w:t xml:space="preserve">were not identified as </w:t>
      </w:r>
      <w:r w:rsidR="00764A57" w:rsidRPr="005126C6">
        <w:rPr>
          <w:rFonts w:cstheme="minorHAnsi"/>
        </w:rPr>
        <w:t xml:space="preserve">routine </w:t>
      </w:r>
      <w:r>
        <w:rPr>
          <w:rFonts w:cstheme="minorHAnsi"/>
        </w:rPr>
        <w:t>in</w:t>
      </w:r>
      <w:r w:rsidR="00764A57" w:rsidRPr="005126C6">
        <w:rPr>
          <w:rFonts w:cstheme="minorHAnsi"/>
        </w:rPr>
        <w:t xml:space="preserve"> </w:t>
      </w:r>
      <w:r w:rsidR="00764A57">
        <w:rPr>
          <w:rFonts w:cstheme="minorHAnsi"/>
        </w:rPr>
        <w:t>nocturia</w:t>
      </w:r>
      <w:r w:rsidR="00764A57" w:rsidRPr="005126C6">
        <w:rPr>
          <w:rFonts w:cstheme="minorHAnsi"/>
        </w:rPr>
        <w:t xml:space="preserve"> consultations</w:t>
      </w:r>
      <w:r w:rsidR="00764A57">
        <w:rPr>
          <w:rFonts w:cstheme="minorHAnsi"/>
        </w:rPr>
        <w:t>. When asked to compete one for the study, m</w:t>
      </w:r>
      <w:r w:rsidR="00764A57" w:rsidRPr="005126C6">
        <w:rPr>
          <w:rFonts w:cstheme="minorHAnsi"/>
        </w:rPr>
        <w:t>any men made no complaint</w:t>
      </w:r>
      <w:r w:rsidR="00764A57">
        <w:rPr>
          <w:rFonts w:cstheme="minorHAnsi"/>
        </w:rPr>
        <w:t xml:space="preserve">, </w:t>
      </w:r>
      <w:r w:rsidR="00764A57" w:rsidRPr="005126C6">
        <w:rPr>
          <w:rFonts w:cstheme="minorHAnsi"/>
        </w:rPr>
        <w:t xml:space="preserve">and some described completing </w:t>
      </w:r>
      <w:r w:rsidR="00764A57">
        <w:rPr>
          <w:rFonts w:cstheme="minorHAnsi"/>
        </w:rPr>
        <w:t xml:space="preserve">it </w:t>
      </w:r>
      <w:r w:rsidR="00764A57" w:rsidRPr="005126C6">
        <w:rPr>
          <w:rFonts w:cstheme="minorHAnsi"/>
        </w:rPr>
        <w:t xml:space="preserve">as an interesting and informative experience in relation to their LUTS (and their desire to better understand any patterns or aggravating factors). </w:t>
      </w:r>
    </w:p>
    <w:p w14:paraId="5CF3EA41" w14:textId="77777777" w:rsidR="00764A57" w:rsidRPr="005126C6" w:rsidRDefault="00764A57" w:rsidP="005C644B">
      <w:pPr>
        <w:pStyle w:val="Quote"/>
      </w:pPr>
      <w:r w:rsidRPr="005126C6">
        <w:lastRenderedPageBreak/>
        <w:t>“The bladder diary was useful. It’s something I’ll probably do again at some point just to see if there has been a good change. It’s a good way to monitor.” Feasibility Group, age 56, FG5</w:t>
      </w:r>
    </w:p>
    <w:p w14:paraId="146E99C1" w14:textId="77777777" w:rsidR="00764A57" w:rsidRPr="005126C6" w:rsidRDefault="00764A57" w:rsidP="005C644B">
      <w:pPr>
        <w:spacing w:before="120" w:line="360" w:lineRule="exact"/>
        <w:jc w:val="both"/>
        <w:rPr>
          <w:rFonts w:cstheme="minorHAnsi"/>
        </w:rPr>
      </w:pPr>
      <w:r w:rsidRPr="005126C6">
        <w:rPr>
          <w:rFonts w:cstheme="minorHAnsi"/>
        </w:rPr>
        <w:t xml:space="preserve">However, some men said they found completion of the bladder diary somewhat irksome, especially men who were working (and needed to carry a measuring pot with them to work, for instance). </w:t>
      </w:r>
    </w:p>
    <w:p w14:paraId="720D484B" w14:textId="257DFD5B" w:rsidR="00764A57" w:rsidRPr="005126C6" w:rsidRDefault="00764A57" w:rsidP="005C644B">
      <w:pPr>
        <w:pStyle w:val="Quote"/>
      </w:pPr>
      <w:r w:rsidRPr="005126C6">
        <w:t>“I think the one tricky thing was doing the bladder diary at the start, my lifestyle doesn’t actually lend itself that easily, being able to find somewhere to go collecting urine, to measure urine really.” Intervention Group, age 53, IG3</w:t>
      </w:r>
    </w:p>
    <w:p w14:paraId="2760054D" w14:textId="6EA76D46" w:rsidR="001B6EAD" w:rsidRPr="005F0228" w:rsidRDefault="00764A57" w:rsidP="005C644B">
      <w:pPr>
        <w:spacing w:before="120" w:line="360" w:lineRule="exact"/>
        <w:jc w:val="both"/>
        <w:rPr>
          <w:rFonts w:cstheme="minorHAnsi"/>
        </w:rPr>
      </w:pPr>
      <w:r w:rsidRPr="005126C6">
        <w:rPr>
          <w:rFonts w:cstheme="minorHAnsi"/>
        </w:rPr>
        <w:t xml:space="preserve">A few men ultimately took part without completing their bladder diaries. </w:t>
      </w:r>
      <w:r w:rsidR="005F0228">
        <w:rPr>
          <w:rFonts w:cstheme="minorHAnsi"/>
        </w:rPr>
        <w:t>Sometime</w:t>
      </w:r>
      <w:r w:rsidR="00AF6047">
        <w:rPr>
          <w:rFonts w:cstheme="minorHAnsi"/>
        </w:rPr>
        <w:t>s</w:t>
      </w:r>
      <w:r w:rsidR="005F0228">
        <w:rPr>
          <w:rFonts w:cstheme="minorHAnsi"/>
        </w:rPr>
        <w:t xml:space="preserve"> </w:t>
      </w:r>
      <w:r w:rsidR="006A4FC3">
        <w:rPr>
          <w:rFonts w:cstheme="minorHAnsi"/>
        </w:rPr>
        <w:t xml:space="preserve">men </w:t>
      </w:r>
      <w:r w:rsidR="005F0228">
        <w:rPr>
          <w:rFonts w:cstheme="minorHAnsi"/>
        </w:rPr>
        <w:t xml:space="preserve">were asked </w:t>
      </w:r>
      <w:r w:rsidR="006A4FC3">
        <w:rPr>
          <w:rFonts w:cstheme="minorHAnsi"/>
        </w:rPr>
        <w:t xml:space="preserve">to describe their frequency and </w:t>
      </w:r>
      <w:r w:rsidR="005F0228">
        <w:rPr>
          <w:rFonts w:cstheme="minorHAnsi"/>
        </w:rPr>
        <w:t>nocturia, perhaps supported by keeping</w:t>
      </w:r>
      <w:r w:rsidR="006A4FC3">
        <w:rPr>
          <w:rFonts w:cstheme="minorHAnsi"/>
        </w:rPr>
        <w:t xml:space="preserve"> stringent notes </w:t>
      </w:r>
      <w:r w:rsidR="005F0228">
        <w:rPr>
          <w:rFonts w:cstheme="minorHAnsi"/>
        </w:rPr>
        <w:t>rather than a bladder diary</w:t>
      </w:r>
      <w:r w:rsidR="006A4FC3">
        <w:rPr>
          <w:rFonts w:cstheme="minorHAnsi"/>
        </w:rPr>
        <w:t>.</w:t>
      </w:r>
    </w:p>
    <w:p w14:paraId="2002FB35" w14:textId="30CF2911" w:rsidR="004B052E" w:rsidRDefault="004B052E" w:rsidP="005C644B">
      <w:pPr>
        <w:pStyle w:val="Heading2"/>
        <w:spacing w:before="120" w:line="360" w:lineRule="exact"/>
        <w:jc w:val="both"/>
      </w:pPr>
      <w:r>
        <w:t>Discussion</w:t>
      </w:r>
    </w:p>
    <w:p w14:paraId="13DDEC70" w14:textId="29240A8E" w:rsidR="00672359" w:rsidRDefault="00672359" w:rsidP="005C644B">
      <w:pPr>
        <w:spacing w:before="120" w:line="360" w:lineRule="exact"/>
        <w:jc w:val="both"/>
        <w:rPr>
          <w:rFonts w:cstheme="minorHAnsi"/>
        </w:rPr>
      </w:pPr>
      <w:r>
        <w:rPr>
          <w:rFonts w:cstheme="minorHAnsi"/>
        </w:rPr>
        <w:t xml:space="preserve">The potential benefit for improving diagnostic approaches to LUTS in primary care </w:t>
      </w:r>
      <w:r w:rsidR="007B2DB9">
        <w:rPr>
          <w:rFonts w:cstheme="minorHAnsi"/>
        </w:rPr>
        <w:t>is known</w:t>
      </w:r>
      <w:r>
        <w:rPr>
          <w:rFonts w:cstheme="minorHAnsi"/>
        </w:rPr>
        <w:t xml:space="preserve"> </w:t>
      </w:r>
      <w:r>
        <w:rPr>
          <w:rFonts w:cstheme="minorHAnsi"/>
        </w:rPr>
        <w:fldChar w:fldCharType="begin">
          <w:fldData xml:space="preserve">PEVuZE5vdGU+PENpdGU+PEF1dGhvcj5NaWxvc2V2aWM8L0F1dGhvcj48WWVhcj4yMDIxPC9ZZWFy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</w:fldData>
        </w:fldChar>
      </w:r>
      <w:r w:rsidR="006002AA">
        <w:rPr>
          <w:rFonts w:cstheme="minorHAnsi"/>
        </w:rPr>
        <w:instrText xml:space="preserve"> ADDIN EN.CITE </w:instrText>
      </w:r>
      <w:r w:rsidR="006002AA">
        <w:rPr>
          <w:rFonts w:cstheme="minorHAnsi"/>
        </w:rPr>
        <w:fldChar w:fldCharType="begin">
          <w:fldData xml:space="preserve">PEVuZE5vdGU+PENpdGU+PEF1dGhvcj5NaWxvc2V2aWM8L0F1dGhvcj48WWVhcj4yMDIxPC9ZZWFy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</w:fldData>
        </w:fldChar>
      </w:r>
      <w:r w:rsidR="006002AA">
        <w:rPr>
          <w:rFonts w:cstheme="minorHAnsi"/>
        </w:rPr>
        <w:instrText xml:space="preserve"> ADDIN EN.CITE.DATA </w:instrText>
      </w:r>
      <w:r w:rsidR="006002AA">
        <w:rPr>
          <w:rFonts w:cstheme="minorHAnsi"/>
        </w:rPr>
      </w:r>
      <w:r w:rsidR="006002AA">
        <w:rPr>
          <w:rFonts w:cstheme="minorHAnsi"/>
        </w:rPr>
        <w:fldChar w:fldCharType="end"/>
      </w:r>
      <w:r>
        <w:rPr>
          <w:rFonts w:cstheme="minorHAnsi"/>
        </w:rPr>
      </w:r>
      <w:r>
        <w:rPr>
          <w:rFonts w:cstheme="minorHAnsi"/>
        </w:rPr>
        <w:fldChar w:fldCharType="separate"/>
      </w:r>
      <w:r w:rsidR="006002AA">
        <w:rPr>
          <w:rFonts w:cstheme="minorHAnsi"/>
          <w:noProof/>
        </w:rPr>
        <w:t>(24)</w:t>
      </w:r>
      <w:r>
        <w:rPr>
          <w:rFonts w:cstheme="minorHAnsi"/>
        </w:rPr>
        <w:fldChar w:fldCharType="end"/>
      </w:r>
      <w:r w:rsidR="007B2DB9">
        <w:rPr>
          <w:rFonts w:cstheme="minorHAnsi"/>
        </w:rPr>
        <w:t>, but t</w:t>
      </w:r>
      <w:r>
        <w:rPr>
          <w:rFonts w:cstheme="minorHAnsi"/>
        </w:rPr>
        <w:t xml:space="preserve">he current study identified </w:t>
      </w:r>
      <w:r w:rsidRPr="005126C6">
        <w:rPr>
          <w:rFonts w:cstheme="minorHAnsi"/>
        </w:rPr>
        <w:t xml:space="preserve">that rigorous, structured and targeted self-management is not </w:t>
      </w:r>
      <w:r w:rsidR="007B2DB9">
        <w:rPr>
          <w:rFonts w:cstheme="minorHAnsi"/>
        </w:rPr>
        <w:t>reliably covered</w:t>
      </w:r>
      <w:r>
        <w:rPr>
          <w:rFonts w:cstheme="minorHAnsi"/>
        </w:rPr>
        <w:t xml:space="preserve"> in current primary care therapy for nocturia</w:t>
      </w:r>
      <w:r w:rsidRPr="005126C6">
        <w:rPr>
          <w:rFonts w:cstheme="minorHAnsi"/>
        </w:rPr>
        <w:t>.</w:t>
      </w:r>
      <w:r>
        <w:rPr>
          <w:rFonts w:cstheme="minorHAnsi"/>
        </w:rPr>
        <w:t xml:space="preserve"> </w:t>
      </w:r>
      <w:r w:rsidR="00847864">
        <w:rPr>
          <w:rFonts w:cstheme="minorHAnsi"/>
        </w:rPr>
        <w:t xml:space="preserve">Those men receiving the </w:t>
      </w:r>
      <w:r w:rsidR="0007632A">
        <w:rPr>
          <w:rFonts w:cstheme="minorHAnsi"/>
        </w:rPr>
        <w:t xml:space="preserve">TRIUMPH trial </w:t>
      </w:r>
      <w:r w:rsidR="00847864">
        <w:rPr>
          <w:rFonts w:cstheme="minorHAnsi"/>
        </w:rPr>
        <w:t>intervention reported that their nocturia benefitted from several aspects of the booklet, beyond those typically offered to address nocturia itself.</w:t>
      </w:r>
      <w:r w:rsidR="00847864" w:rsidRPr="00847864">
        <w:rPr>
          <w:rFonts w:cstheme="minorHAnsi"/>
        </w:rPr>
        <w:t xml:space="preserve"> </w:t>
      </w:r>
      <w:r w:rsidR="00847864">
        <w:rPr>
          <w:rFonts w:cstheme="minorHAnsi"/>
        </w:rPr>
        <w:t>T</w:t>
      </w:r>
      <w:r w:rsidR="00847864" w:rsidRPr="005126C6">
        <w:rPr>
          <w:rFonts w:cstheme="minorHAnsi"/>
        </w:rPr>
        <w:t>he guidance appeared to increase men’s self-efficacy and empowerment in relation to their health</w:t>
      </w:r>
      <w:r w:rsidR="00847864">
        <w:rPr>
          <w:rFonts w:cstheme="minorHAnsi"/>
        </w:rPr>
        <w:t>.</w:t>
      </w:r>
    </w:p>
    <w:p w14:paraId="410DA44D" w14:textId="7B96BA7A" w:rsidR="00B61090" w:rsidRDefault="00166C9D" w:rsidP="005C644B">
      <w:pPr>
        <w:spacing w:before="120" w:line="360" w:lineRule="exact"/>
        <w:jc w:val="both"/>
        <w:rPr>
          <w:rFonts w:cstheme="minorHAnsi"/>
        </w:rPr>
      </w:pPr>
      <w:r w:rsidRPr="00B61090">
        <w:rPr>
          <w:rFonts w:cstheme="minorHAnsi"/>
        </w:rPr>
        <w:t>In general, there</w:t>
      </w:r>
      <w:r>
        <w:rPr>
          <w:rFonts w:cstheme="minorHAnsi"/>
        </w:rPr>
        <w:t xml:space="preserve"> was a</w:t>
      </w:r>
      <w:r w:rsidRPr="005126C6">
        <w:rPr>
          <w:rFonts w:cstheme="minorHAnsi"/>
        </w:rPr>
        <w:t xml:space="preserve"> common tendency among men to </w:t>
      </w:r>
      <w:r>
        <w:rPr>
          <w:rFonts w:cstheme="minorHAnsi"/>
        </w:rPr>
        <w:t>downplay</w:t>
      </w:r>
      <w:r w:rsidRPr="005126C6">
        <w:rPr>
          <w:rFonts w:cstheme="minorHAnsi"/>
        </w:rPr>
        <w:t xml:space="preserve"> </w:t>
      </w:r>
      <w:r>
        <w:rPr>
          <w:rFonts w:cstheme="minorHAnsi"/>
        </w:rPr>
        <w:t>nocturia</w:t>
      </w:r>
      <w:r w:rsidRPr="005126C6">
        <w:rPr>
          <w:rFonts w:cstheme="minorHAnsi"/>
        </w:rPr>
        <w:t xml:space="preserve"> </w:t>
      </w:r>
      <w:r>
        <w:rPr>
          <w:rFonts w:cstheme="minorHAnsi"/>
        </w:rPr>
        <w:t xml:space="preserve">(and other LUTS) </w:t>
      </w:r>
      <w:r w:rsidRPr="005126C6">
        <w:rPr>
          <w:rFonts w:cstheme="minorHAnsi"/>
        </w:rPr>
        <w:t>as ‘part of getting old’.</w:t>
      </w:r>
      <w:r>
        <w:rPr>
          <w:rFonts w:cstheme="minorHAnsi"/>
        </w:rPr>
        <w:t xml:space="preserve"> Nonetheless,</w:t>
      </w:r>
      <w:r w:rsidR="00672359">
        <w:rPr>
          <w:rFonts w:cstheme="minorHAnsi"/>
        </w:rPr>
        <w:t xml:space="preserve"> </w:t>
      </w:r>
      <w:r>
        <w:rPr>
          <w:rFonts w:cstheme="minorHAnsi"/>
        </w:rPr>
        <w:t xml:space="preserve">passing urine </w:t>
      </w:r>
      <w:r w:rsidR="003C56F4">
        <w:rPr>
          <w:rFonts w:cstheme="minorHAnsi"/>
        </w:rPr>
        <w:t xml:space="preserve">during the </w:t>
      </w:r>
      <w:r>
        <w:rPr>
          <w:rFonts w:cstheme="minorHAnsi"/>
        </w:rPr>
        <w:t>night</w:t>
      </w:r>
      <w:r w:rsidR="004712E5">
        <w:rPr>
          <w:rFonts w:cstheme="minorHAnsi"/>
        </w:rPr>
        <w:t xml:space="preserve"> </w:t>
      </w:r>
      <w:r w:rsidR="00241BCF">
        <w:rPr>
          <w:rFonts w:cstheme="minorHAnsi"/>
        </w:rPr>
        <w:t xml:space="preserve">both </w:t>
      </w:r>
      <w:r w:rsidR="004712E5">
        <w:rPr>
          <w:rFonts w:cstheme="minorHAnsi"/>
        </w:rPr>
        <w:t>caused men distress, and</w:t>
      </w:r>
      <w:r>
        <w:rPr>
          <w:rFonts w:cstheme="minorHAnsi"/>
        </w:rPr>
        <w:t xml:space="preserve"> </w:t>
      </w:r>
      <w:r w:rsidR="00672359">
        <w:rPr>
          <w:rFonts w:cstheme="minorHAnsi"/>
        </w:rPr>
        <w:t>seemed to be the LUTS which men felt most able to discuss with their GP</w:t>
      </w:r>
      <w:r>
        <w:rPr>
          <w:rFonts w:cstheme="minorHAnsi"/>
        </w:rPr>
        <w:t xml:space="preserve">, </w:t>
      </w:r>
      <w:r w:rsidR="00B61090">
        <w:rPr>
          <w:rFonts w:cstheme="minorHAnsi"/>
        </w:rPr>
        <w:t>so</w:t>
      </w:r>
      <w:r w:rsidR="005F0228">
        <w:rPr>
          <w:rFonts w:cstheme="minorHAnsi"/>
        </w:rPr>
        <w:t xml:space="preserve"> nocturia is common</w:t>
      </w:r>
      <w:r w:rsidR="001030C0">
        <w:rPr>
          <w:rFonts w:cstheme="minorHAnsi"/>
        </w:rPr>
        <w:t>ly</w:t>
      </w:r>
      <w:r w:rsidR="005F0228">
        <w:rPr>
          <w:rFonts w:cstheme="minorHAnsi"/>
        </w:rPr>
        <w:t xml:space="preserve"> the primary LUTS presentation. </w:t>
      </w:r>
      <w:r w:rsidR="00B61090">
        <w:rPr>
          <w:rFonts w:cstheme="minorHAnsi"/>
        </w:rPr>
        <w:t xml:space="preserve">Since men appear willing to disclose nocturia more readily than other symptoms, </w:t>
      </w:r>
      <w:r w:rsidR="001853E6">
        <w:rPr>
          <w:rFonts w:cstheme="minorHAnsi"/>
        </w:rPr>
        <w:t xml:space="preserve">disclosure of this symptom means that </w:t>
      </w:r>
      <w:r w:rsidR="00B61090">
        <w:rPr>
          <w:rFonts w:cstheme="minorHAnsi"/>
        </w:rPr>
        <w:t xml:space="preserve">sensitive enquiry </w:t>
      </w:r>
      <w:r w:rsidR="001853E6">
        <w:rPr>
          <w:rFonts w:cstheme="minorHAnsi"/>
        </w:rPr>
        <w:t xml:space="preserve">should follow to identify any other </w:t>
      </w:r>
      <w:r w:rsidR="00B61090">
        <w:rPr>
          <w:rFonts w:cstheme="minorHAnsi"/>
        </w:rPr>
        <w:t xml:space="preserve">LUTS </w:t>
      </w:r>
      <w:r w:rsidR="001853E6">
        <w:rPr>
          <w:rFonts w:cstheme="minorHAnsi"/>
        </w:rPr>
        <w:t>the man may be struggling with but which they are more reluctant to report spontaneously</w:t>
      </w:r>
      <w:r w:rsidR="00B61090" w:rsidRPr="00B61090">
        <w:rPr>
          <w:rFonts w:cstheme="minorHAnsi"/>
        </w:rPr>
        <w:t xml:space="preserve">. </w:t>
      </w:r>
    </w:p>
    <w:p w14:paraId="6369CDC4" w14:textId="64FE7A35" w:rsidR="004D0FD4" w:rsidRDefault="00672359" w:rsidP="005C644B">
      <w:pPr>
        <w:spacing w:before="120" w:line="360" w:lineRule="exact"/>
        <w:jc w:val="both"/>
        <w:rPr>
          <w:rFonts w:cstheme="minorHAnsi"/>
        </w:rPr>
      </w:pPr>
      <w:r>
        <w:t xml:space="preserve">Nocturia in particular needs careful evaluation, since there can be medical issues underlying the symptom in some cases </w:t>
      </w:r>
      <w:r>
        <w:fldChar w:fldCharType="begin">
          <w:fldData xml:space="preserve">PEVuZE5vdGU+PENpdGU+PEF1dGhvcj5EcmFrZTwvQXV0aG9yPjxZZWFyPjIwMTU8L1llYXI+PFJl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</w:fldData>
        </w:fldChar>
      </w:r>
      <w:r w:rsidR="006002AA">
        <w:instrText xml:space="preserve"> ADDIN EN.CITE </w:instrText>
      </w:r>
      <w:r w:rsidR="006002AA">
        <w:fldChar w:fldCharType="begin">
          <w:fldData xml:space="preserve">PEVuZE5vdGU+PENpdGU+PEF1dGhvcj5EcmFrZTwvQXV0aG9yPjxZZWFyPjIwMTU8L1llYXI+PFJl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</w:fldData>
        </w:fldChar>
      </w:r>
      <w:r w:rsidR="006002AA">
        <w:instrText xml:space="preserve"> ADDIN EN.CITE.DATA </w:instrText>
      </w:r>
      <w:r w:rsidR="006002AA">
        <w:fldChar w:fldCharType="end"/>
      </w:r>
      <w:r>
        <w:fldChar w:fldCharType="separate"/>
      </w:r>
      <w:r w:rsidR="006002AA">
        <w:rPr>
          <w:noProof/>
        </w:rPr>
        <w:t>(25-27)</w:t>
      </w:r>
      <w:r>
        <w:fldChar w:fldCharType="end"/>
      </w:r>
      <w:r>
        <w:t xml:space="preserve">. </w:t>
      </w:r>
      <w:r>
        <w:rPr>
          <w:rFonts w:cstheme="minorHAnsi"/>
        </w:rPr>
        <w:t>While som</w:t>
      </w:r>
      <w:r w:rsidRPr="005126C6">
        <w:rPr>
          <w:rFonts w:cstheme="minorHAnsi"/>
        </w:rPr>
        <w:t xml:space="preserve">e men described GP encounters (and referrals to urology) involving </w:t>
      </w:r>
      <w:r>
        <w:rPr>
          <w:rFonts w:cstheme="minorHAnsi"/>
        </w:rPr>
        <w:t>detailed evaluation</w:t>
      </w:r>
      <w:r w:rsidRPr="005126C6">
        <w:rPr>
          <w:rFonts w:cstheme="minorHAnsi"/>
        </w:rPr>
        <w:t>, for others, cursory reassurance summed up the entire encounter</w:t>
      </w:r>
      <w:r>
        <w:rPr>
          <w:rFonts w:cstheme="minorHAnsi"/>
        </w:rPr>
        <w:t xml:space="preserve">. In the latter case, men described feeling that </w:t>
      </w:r>
      <w:r w:rsidRPr="005126C6">
        <w:rPr>
          <w:rFonts w:cstheme="minorHAnsi"/>
        </w:rPr>
        <w:t>the notion that LUTS was an inevitable part of aging and not a clinical concern</w:t>
      </w:r>
      <w:r w:rsidR="002025AF">
        <w:rPr>
          <w:rFonts w:cstheme="minorHAnsi"/>
        </w:rPr>
        <w:t>,</w:t>
      </w:r>
      <w:r w:rsidRPr="005126C6">
        <w:rPr>
          <w:rFonts w:cstheme="minorHAnsi"/>
        </w:rPr>
        <w:t xml:space="preserve"> </w:t>
      </w:r>
      <w:r>
        <w:rPr>
          <w:rFonts w:cstheme="minorHAnsi"/>
        </w:rPr>
        <w:t xml:space="preserve">was reinforced </w:t>
      </w:r>
      <w:r w:rsidRPr="005126C6">
        <w:rPr>
          <w:rFonts w:cstheme="minorHAnsi"/>
        </w:rPr>
        <w:t xml:space="preserve">(an issue that has been </w:t>
      </w:r>
      <w:r w:rsidR="001853E6">
        <w:rPr>
          <w:rFonts w:cstheme="minorHAnsi"/>
        </w:rPr>
        <w:t>identified previously</w:t>
      </w:r>
      <w:r>
        <w:rPr>
          <w:rFonts w:cstheme="minorHAnsi"/>
        </w:rPr>
        <w:t xml:space="preserve"> </w:t>
      </w:r>
      <w:r w:rsidRPr="005126C6" w:rsidDel="00B80676">
        <w:rPr>
          <w:rFonts w:cstheme="minorHAnsi"/>
        </w:rPr>
        <w:fldChar w:fldCharType="begin">
          <w:fldData xml:space="preserve">PEVuZE5vdGU+PENpdGU+PEF1dGhvcj5NaWxvc2V2aWM8L0F1dGhvcj48WWVhcj4yMDIxPC9ZZWFy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</w:fldData>
        </w:fldChar>
      </w:r>
      <w:r w:rsidR="006002AA">
        <w:rPr>
          <w:rFonts w:cstheme="minorHAnsi"/>
        </w:rPr>
        <w:instrText xml:space="preserve"> ADDIN EN.CITE </w:instrText>
      </w:r>
      <w:r w:rsidR="006002AA">
        <w:rPr>
          <w:rFonts w:cstheme="minorHAnsi"/>
        </w:rPr>
        <w:fldChar w:fldCharType="begin">
          <w:fldData xml:space="preserve">PEVuZE5vdGU+PENpdGU+PEF1dGhvcj5NaWxvc2V2aWM8L0F1dGhvcj48WWVhcj4yMDIxPC9ZZWFy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</w:fldData>
        </w:fldChar>
      </w:r>
      <w:r w:rsidR="006002AA">
        <w:rPr>
          <w:rFonts w:cstheme="minorHAnsi"/>
        </w:rPr>
        <w:instrText xml:space="preserve"> ADDIN EN.CITE.DATA </w:instrText>
      </w:r>
      <w:r w:rsidR="006002AA">
        <w:rPr>
          <w:rFonts w:cstheme="minorHAnsi"/>
        </w:rPr>
      </w:r>
      <w:r w:rsidR="006002AA">
        <w:rPr>
          <w:rFonts w:cstheme="minorHAnsi"/>
        </w:rPr>
        <w:fldChar w:fldCharType="end"/>
      </w:r>
      <w:r w:rsidRPr="005126C6" w:rsidDel="00B80676">
        <w:rPr>
          <w:rFonts w:cstheme="minorHAnsi"/>
        </w:rPr>
      </w:r>
      <w:r w:rsidRPr="005126C6" w:rsidDel="00B80676">
        <w:rPr>
          <w:rFonts w:cstheme="minorHAnsi"/>
        </w:rPr>
        <w:fldChar w:fldCharType="separate"/>
      </w:r>
      <w:r w:rsidR="006002AA">
        <w:rPr>
          <w:rFonts w:cstheme="minorHAnsi"/>
          <w:noProof/>
        </w:rPr>
        <w:t>(24, 28)</w:t>
      </w:r>
      <w:r w:rsidRPr="005126C6" w:rsidDel="00B80676">
        <w:rPr>
          <w:rFonts w:cstheme="minorHAnsi"/>
        </w:rPr>
        <w:fldChar w:fldCharType="end"/>
      </w:r>
      <w:r>
        <w:rPr>
          <w:rFonts w:cstheme="minorHAnsi"/>
        </w:rPr>
        <w:t xml:space="preserve">). </w:t>
      </w:r>
      <w:r w:rsidR="001853E6">
        <w:rPr>
          <w:rFonts w:cstheme="minorHAnsi"/>
        </w:rPr>
        <w:t>R</w:t>
      </w:r>
      <w:r w:rsidR="00B61090">
        <w:t xml:space="preserve">eassurance that </w:t>
      </w:r>
      <w:r w:rsidR="001853E6">
        <w:t xml:space="preserve">nocturia </w:t>
      </w:r>
      <w:r w:rsidR="00B61090">
        <w:t>is commonplace and nothing to worry about</w:t>
      </w:r>
      <w:r w:rsidR="001853E6">
        <w:t xml:space="preserve"> does </w:t>
      </w:r>
      <w:r w:rsidR="00B61090">
        <w:t>allay underlying concerns about prostate cancer</w:t>
      </w:r>
      <w:r w:rsidR="001853E6">
        <w:t>. However</w:t>
      </w:r>
      <w:r w:rsidR="00B61090">
        <w:t xml:space="preserve">, </w:t>
      </w:r>
      <w:r w:rsidR="006C365C">
        <w:t>it was also</w:t>
      </w:r>
      <w:r w:rsidR="00B61090">
        <w:t xml:space="preserve"> problematic</w:t>
      </w:r>
      <w:r w:rsidR="006C365C">
        <w:t xml:space="preserve">. Firstly, </w:t>
      </w:r>
      <w:r w:rsidR="00B61090">
        <w:t xml:space="preserve">it </w:t>
      </w:r>
      <w:r w:rsidR="001853E6">
        <w:t>meant</w:t>
      </w:r>
      <w:r w:rsidR="00B61090">
        <w:t xml:space="preserve"> LUTS identification </w:t>
      </w:r>
      <w:r w:rsidR="006C365C">
        <w:t>and</w:t>
      </w:r>
      <w:r w:rsidR="00B61090">
        <w:t xml:space="preserve"> symptom alleviation</w:t>
      </w:r>
      <w:r w:rsidR="00CE1C44">
        <w:t xml:space="preserve"> was incomplete</w:t>
      </w:r>
      <w:r w:rsidR="00B61090">
        <w:t xml:space="preserve">, </w:t>
      </w:r>
      <w:r w:rsidR="006C365C">
        <w:t>so that men often put up with</w:t>
      </w:r>
      <w:r w:rsidR="00B61090">
        <w:t xml:space="preserve"> increasingly severe symptoms without returning to their GP for many years</w:t>
      </w:r>
      <w:r w:rsidR="006C365C">
        <w:t xml:space="preserve">. Secondly, </w:t>
      </w:r>
      <w:r w:rsidR="00B61090">
        <w:t>it reinforced men’s doubts about the legitimacy of LUTS as a condition worthy of medical attention and reduced the likelihood they might seek further support or return to the GP as symptoms worsened.</w:t>
      </w:r>
      <w:r w:rsidR="0065527F" w:rsidRPr="0065527F">
        <w:rPr>
          <w:rFonts w:cstheme="minorHAnsi"/>
        </w:rPr>
        <w:t xml:space="preserve"> </w:t>
      </w:r>
      <w:r w:rsidR="00CE1C44">
        <w:rPr>
          <w:rFonts w:cstheme="minorHAnsi"/>
        </w:rPr>
        <w:t xml:space="preserve">Hence </w:t>
      </w:r>
      <w:r w:rsidR="00CE1C44" w:rsidRPr="005126C6">
        <w:rPr>
          <w:rFonts w:cstheme="minorHAnsi"/>
        </w:rPr>
        <w:t>men</w:t>
      </w:r>
      <w:r w:rsidR="00CE1C44">
        <w:rPr>
          <w:rFonts w:cstheme="minorHAnsi"/>
        </w:rPr>
        <w:t xml:space="preserve"> may become even more</w:t>
      </w:r>
      <w:r w:rsidR="00CE1C44" w:rsidRPr="005126C6">
        <w:rPr>
          <w:rFonts w:cstheme="minorHAnsi"/>
        </w:rPr>
        <w:t xml:space="preserve"> reluctan</w:t>
      </w:r>
      <w:r w:rsidR="00CE1C44">
        <w:rPr>
          <w:rFonts w:cstheme="minorHAnsi"/>
        </w:rPr>
        <w:t xml:space="preserve">t </w:t>
      </w:r>
      <w:r w:rsidR="00CE1C44" w:rsidRPr="005126C6">
        <w:rPr>
          <w:rFonts w:cstheme="minorHAnsi"/>
        </w:rPr>
        <w:t xml:space="preserve">to </w:t>
      </w:r>
      <w:r w:rsidR="00CE1C44" w:rsidRPr="005126C6">
        <w:rPr>
          <w:rFonts w:cstheme="minorHAnsi"/>
        </w:rPr>
        <w:lastRenderedPageBreak/>
        <w:t>bother their GP</w:t>
      </w:r>
      <w:r w:rsidR="00CE1C44">
        <w:rPr>
          <w:rFonts w:cstheme="minorHAnsi"/>
        </w:rPr>
        <w:t xml:space="preserve">. Since </w:t>
      </w:r>
      <w:r w:rsidR="0065527F" w:rsidRPr="005126C6">
        <w:rPr>
          <w:rFonts w:cstheme="minorHAnsi"/>
        </w:rPr>
        <w:t>GPs</w:t>
      </w:r>
      <w:r w:rsidR="00CE1C44">
        <w:rPr>
          <w:rFonts w:cstheme="minorHAnsi"/>
        </w:rPr>
        <w:t xml:space="preserve"> often </w:t>
      </w:r>
      <w:r w:rsidR="0065527F" w:rsidRPr="005126C6">
        <w:rPr>
          <w:rFonts w:cstheme="minorHAnsi"/>
        </w:rPr>
        <w:t xml:space="preserve">rely on patients to come forward </w:t>
      </w:r>
      <w:r w:rsidR="00CE1C44">
        <w:rPr>
          <w:rFonts w:cstheme="minorHAnsi"/>
        </w:rPr>
        <w:t>once</w:t>
      </w:r>
      <w:r w:rsidR="0065527F" w:rsidRPr="005126C6">
        <w:rPr>
          <w:rFonts w:cstheme="minorHAnsi"/>
        </w:rPr>
        <w:t xml:space="preserve"> symptoms become sufficiently problematic</w:t>
      </w:r>
      <w:r w:rsidR="00CE1C44">
        <w:rPr>
          <w:rFonts w:cstheme="minorHAnsi"/>
        </w:rPr>
        <w:t xml:space="preserve">, the situation risks leaving men struggling with increasingly severe LUTS. </w:t>
      </w:r>
      <w:r w:rsidR="00F63DC0">
        <w:rPr>
          <w:rFonts w:cstheme="minorHAnsi"/>
        </w:rPr>
        <w:t>While m</w:t>
      </w:r>
      <w:r w:rsidR="00F63DC0" w:rsidRPr="005126C6">
        <w:rPr>
          <w:rFonts w:cstheme="minorHAnsi"/>
        </w:rPr>
        <w:t>en report</w:t>
      </w:r>
      <w:r w:rsidR="00F63DC0">
        <w:rPr>
          <w:rFonts w:cstheme="minorHAnsi"/>
        </w:rPr>
        <w:t>ed</w:t>
      </w:r>
      <w:r w:rsidR="00F63DC0" w:rsidRPr="005126C6">
        <w:rPr>
          <w:rFonts w:cstheme="minorHAnsi"/>
        </w:rPr>
        <w:t xml:space="preserve"> being satisfied with their LUTS-related GP consultations, </w:t>
      </w:r>
      <w:r w:rsidR="00F63DC0">
        <w:rPr>
          <w:rFonts w:cstheme="minorHAnsi"/>
        </w:rPr>
        <w:t>this sometimes reflected</w:t>
      </w:r>
      <w:r w:rsidR="00F63DC0" w:rsidRPr="005126C6">
        <w:rPr>
          <w:rFonts w:cstheme="minorHAnsi"/>
        </w:rPr>
        <w:t xml:space="preserve"> low expectations </w:t>
      </w:r>
      <w:r w:rsidR="00F63DC0">
        <w:rPr>
          <w:rFonts w:cstheme="minorHAnsi"/>
        </w:rPr>
        <w:t xml:space="preserve">from LUTS treatment, a </w:t>
      </w:r>
      <w:r w:rsidR="00F63DC0" w:rsidRPr="005126C6">
        <w:rPr>
          <w:rFonts w:cstheme="minorHAnsi"/>
        </w:rPr>
        <w:t xml:space="preserve">belief that they </w:t>
      </w:r>
      <w:r w:rsidR="00F63DC0">
        <w:rPr>
          <w:rFonts w:cstheme="minorHAnsi"/>
        </w:rPr>
        <w:t>should not</w:t>
      </w:r>
      <w:r w:rsidR="00F63DC0" w:rsidRPr="005126C6">
        <w:rPr>
          <w:rFonts w:cstheme="minorHAnsi"/>
        </w:rPr>
        <w:t xml:space="preserve"> bother their GP about LUTS</w:t>
      </w:r>
      <w:r w:rsidR="00F63DC0">
        <w:rPr>
          <w:rFonts w:cstheme="minorHAnsi"/>
        </w:rPr>
        <w:t xml:space="preserve">, and </w:t>
      </w:r>
      <w:r w:rsidR="00F63DC0" w:rsidRPr="005126C6">
        <w:rPr>
          <w:rFonts w:cstheme="minorHAnsi"/>
        </w:rPr>
        <w:t>positive regard for their GP.</w:t>
      </w:r>
    </w:p>
    <w:p w14:paraId="3527D50D" w14:textId="316868EF" w:rsidR="0065527F" w:rsidRDefault="00EB0749" w:rsidP="005C644B">
      <w:pPr>
        <w:spacing w:before="120" w:line="360" w:lineRule="exact"/>
        <w:jc w:val="both"/>
        <w:rPr>
          <w:rFonts w:cstheme="minorHAnsi"/>
        </w:rPr>
      </w:pPr>
      <w:r>
        <w:rPr>
          <w:rFonts w:cstheme="minorHAnsi"/>
        </w:rPr>
        <w:t xml:space="preserve">Education and </w:t>
      </w:r>
      <w:r w:rsidRPr="005126C6">
        <w:rPr>
          <w:rFonts w:cstheme="minorHAnsi"/>
        </w:rPr>
        <w:t>self-help guidance</w:t>
      </w:r>
      <w:r>
        <w:rPr>
          <w:rFonts w:cstheme="minorHAnsi"/>
        </w:rPr>
        <w:t>,</w:t>
      </w:r>
      <w:r w:rsidRPr="005126C6">
        <w:rPr>
          <w:rFonts w:cstheme="minorHAnsi"/>
        </w:rPr>
        <w:t xml:space="preserve"> or ‘conservative care’</w:t>
      </w:r>
      <w:r>
        <w:rPr>
          <w:rFonts w:cstheme="minorHAnsi"/>
        </w:rPr>
        <w:t xml:space="preserve">, are a recommended component of preliminary treatment </w:t>
      </w:r>
      <w:r w:rsidRPr="005126C6">
        <w:rPr>
          <w:rFonts w:cstheme="minorHAnsi"/>
        </w:rPr>
        <w:fldChar w:fldCharType="begin">
          <w:fldData xml:space="preserve">PEVuZE5vdGU+PENpdGU+PEF1dGhvcj5TLiBHcmF2YXMgKENoYWlyKTwvQXV0aG9yPjxZZWFyPjIw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=
</w:fldData>
        </w:fldChar>
      </w:r>
      <w:r w:rsidR="006002AA">
        <w:rPr>
          <w:rFonts w:cstheme="minorHAnsi"/>
        </w:rPr>
        <w:instrText xml:space="preserve"> ADDIN EN.CITE </w:instrText>
      </w:r>
      <w:r w:rsidR="006002AA">
        <w:rPr>
          <w:rFonts w:cstheme="minorHAnsi"/>
        </w:rPr>
        <w:fldChar w:fldCharType="begin">
          <w:fldData xml:space="preserve">PEVuZE5vdGU+PENpdGU+PEF1dGhvcj5TLiBHcmF2YXMgKENoYWlyKTwvQXV0aG9yPjxZZWFyPjIw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=
</w:fldData>
        </w:fldChar>
      </w:r>
      <w:r w:rsidR="006002AA">
        <w:rPr>
          <w:rFonts w:cstheme="minorHAnsi"/>
        </w:rPr>
        <w:instrText xml:space="preserve"> ADDIN EN.CITE.DATA </w:instrText>
      </w:r>
      <w:r w:rsidR="006002AA">
        <w:rPr>
          <w:rFonts w:cstheme="minorHAnsi"/>
        </w:rPr>
      </w:r>
      <w:r w:rsidR="006002AA">
        <w:rPr>
          <w:rFonts w:cstheme="minorHAnsi"/>
        </w:rPr>
        <w:fldChar w:fldCharType="end"/>
      </w:r>
      <w:r w:rsidRPr="005126C6">
        <w:rPr>
          <w:rFonts w:cstheme="minorHAnsi"/>
        </w:rPr>
      </w:r>
      <w:r w:rsidRPr="005126C6">
        <w:rPr>
          <w:rFonts w:cstheme="minorHAnsi"/>
        </w:rPr>
        <w:fldChar w:fldCharType="separate"/>
      </w:r>
      <w:r w:rsidR="006002AA">
        <w:rPr>
          <w:rFonts w:cstheme="minorHAnsi"/>
          <w:noProof/>
        </w:rPr>
        <w:t>(10, 16, 29, 30)</w:t>
      </w:r>
      <w:r w:rsidRPr="005126C6">
        <w:rPr>
          <w:rFonts w:cstheme="minorHAnsi"/>
        </w:rPr>
        <w:fldChar w:fldCharType="end"/>
      </w:r>
      <w:r>
        <w:rPr>
          <w:rFonts w:cstheme="minorHAnsi"/>
        </w:rPr>
        <w:t>.</w:t>
      </w:r>
      <w:r w:rsidRPr="0065527F">
        <w:rPr>
          <w:rFonts w:cstheme="minorHAnsi"/>
        </w:rPr>
        <w:t xml:space="preserve"> </w:t>
      </w:r>
      <w:r w:rsidR="00F63DC0">
        <w:rPr>
          <w:rFonts w:cstheme="minorHAnsi"/>
        </w:rPr>
        <w:t>However, t</w:t>
      </w:r>
      <w:r w:rsidR="0065527F">
        <w:rPr>
          <w:rFonts w:cstheme="minorHAnsi"/>
        </w:rPr>
        <w:t xml:space="preserve">he </w:t>
      </w:r>
      <w:r w:rsidR="00F66785">
        <w:rPr>
          <w:rFonts w:cstheme="minorHAnsi"/>
        </w:rPr>
        <w:t>early-stage</w:t>
      </w:r>
      <w:r w:rsidR="0065527F">
        <w:rPr>
          <w:rFonts w:cstheme="minorHAnsi"/>
        </w:rPr>
        <w:t xml:space="preserve"> interviews found that</w:t>
      </w:r>
      <w:r w:rsidR="005F0228">
        <w:rPr>
          <w:rFonts w:cstheme="minorHAnsi"/>
        </w:rPr>
        <w:t xml:space="preserve"> m</w:t>
      </w:r>
      <w:r w:rsidR="005F0228" w:rsidRPr="005126C6">
        <w:rPr>
          <w:rFonts w:cstheme="minorHAnsi"/>
        </w:rPr>
        <w:t xml:space="preserve">en’s awareness of </w:t>
      </w:r>
      <w:r w:rsidR="005F0228">
        <w:rPr>
          <w:rFonts w:cstheme="minorHAnsi"/>
        </w:rPr>
        <w:t xml:space="preserve">LUTS </w:t>
      </w:r>
      <w:r w:rsidR="005F0228" w:rsidRPr="005126C6">
        <w:rPr>
          <w:rFonts w:cstheme="minorHAnsi"/>
        </w:rPr>
        <w:t>self-management guidance</w:t>
      </w:r>
      <w:r w:rsidR="005F0228">
        <w:rPr>
          <w:rFonts w:cstheme="minorHAnsi"/>
        </w:rPr>
        <w:t xml:space="preserve"> appears limited</w:t>
      </w:r>
      <w:r w:rsidR="0065527F">
        <w:rPr>
          <w:rFonts w:cstheme="minorHAnsi"/>
        </w:rPr>
        <w:t xml:space="preserve">, </w:t>
      </w:r>
      <w:r>
        <w:rPr>
          <w:rFonts w:cstheme="minorHAnsi"/>
        </w:rPr>
        <w:t xml:space="preserve">and </w:t>
      </w:r>
      <w:r w:rsidR="0065527F" w:rsidRPr="005126C6">
        <w:rPr>
          <w:rFonts w:cstheme="minorHAnsi"/>
        </w:rPr>
        <w:t xml:space="preserve">men </w:t>
      </w:r>
      <w:r w:rsidR="0065527F">
        <w:rPr>
          <w:rFonts w:cstheme="minorHAnsi"/>
        </w:rPr>
        <w:t xml:space="preserve">generally </w:t>
      </w:r>
      <w:r w:rsidR="0065527F" w:rsidRPr="005126C6">
        <w:rPr>
          <w:rFonts w:cstheme="minorHAnsi"/>
        </w:rPr>
        <w:t xml:space="preserve">seemed poorly informed about their </w:t>
      </w:r>
      <w:r w:rsidR="0065527F">
        <w:rPr>
          <w:rFonts w:cstheme="minorHAnsi"/>
        </w:rPr>
        <w:t>symptoms, i</w:t>
      </w:r>
      <w:r w:rsidR="0065527F" w:rsidRPr="005126C6">
        <w:rPr>
          <w:rFonts w:cstheme="minorHAnsi"/>
        </w:rPr>
        <w:t xml:space="preserve">n line with findings from </w:t>
      </w:r>
      <w:proofErr w:type="gramStart"/>
      <w:r w:rsidR="0065527F" w:rsidRPr="005126C6">
        <w:rPr>
          <w:rFonts w:cstheme="minorHAnsi"/>
        </w:rPr>
        <w:t>other</w:t>
      </w:r>
      <w:proofErr w:type="gramEnd"/>
      <w:r w:rsidR="0065527F" w:rsidRPr="005126C6">
        <w:rPr>
          <w:rFonts w:cstheme="minorHAnsi"/>
        </w:rPr>
        <w:t xml:space="preserve"> research</w:t>
      </w:r>
      <w:r w:rsidR="0065527F">
        <w:rPr>
          <w:rFonts w:cstheme="minorHAnsi"/>
        </w:rPr>
        <w:t xml:space="preserve"> </w:t>
      </w:r>
      <w:r w:rsidR="0065527F" w:rsidRPr="005126C6" w:rsidDel="00B80676">
        <w:rPr>
          <w:rFonts w:cstheme="minorHAnsi"/>
        </w:rPr>
        <w:fldChar w:fldCharType="begin">
          <w:fldData xml:space="preserve">PEVuZE5vdGU+PENpdGU+PEF1dGhvcj5HYW5ub248L0F1dGhvcj48WWVhcj4yMDA0PC9ZZWFyPjxS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</w:fldData>
        </w:fldChar>
      </w:r>
      <w:r w:rsidR="006002AA">
        <w:rPr>
          <w:rFonts w:cstheme="minorHAnsi"/>
        </w:rPr>
        <w:instrText xml:space="preserve"> ADDIN EN.CITE </w:instrText>
      </w:r>
      <w:r w:rsidR="006002AA">
        <w:rPr>
          <w:rFonts w:cstheme="minorHAnsi"/>
        </w:rPr>
        <w:fldChar w:fldCharType="begin">
          <w:fldData xml:space="preserve">PEVuZE5vdGU+PENpdGU+PEF1dGhvcj5HYW5ub248L0F1dGhvcj48WWVhcj4yMDA0PC9ZZWFyPjxS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</w:fldData>
        </w:fldChar>
      </w:r>
      <w:r w:rsidR="006002AA">
        <w:rPr>
          <w:rFonts w:cstheme="minorHAnsi"/>
        </w:rPr>
        <w:instrText xml:space="preserve"> ADDIN EN.CITE.DATA </w:instrText>
      </w:r>
      <w:r w:rsidR="006002AA">
        <w:rPr>
          <w:rFonts w:cstheme="minorHAnsi"/>
        </w:rPr>
      </w:r>
      <w:r w:rsidR="006002AA">
        <w:rPr>
          <w:rFonts w:cstheme="minorHAnsi"/>
        </w:rPr>
        <w:fldChar w:fldCharType="end"/>
      </w:r>
      <w:r w:rsidR="0065527F" w:rsidRPr="005126C6" w:rsidDel="00B80676">
        <w:rPr>
          <w:rFonts w:cstheme="minorHAnsi"/>
        </w:rPr>
      </w:r>
      <w:r w:rsidR="0065527F" w:rsidRPr="005126C6" w:rsidDel="00B80676">
        <w:rPr>
          <w:rFonts w:cstheme="minorHAnsi"/>
        </w:rPr>
        <w:fldChar w:fldCharType="separate"/>
      </w:r>
      <w:r w:rsidR="006002AA">
        <w:rPr>
          <w:rFonts w:cstheme="minorHAnsi"/>
          <w:noProof/>
        </w:rPr>
        <w:t>(28, 31-33)</w:t>
      </w:r>
      <w:r w:rsidR="0065527F" w:rsidRPr="005126C6" w:rsidDel="00B80676">
        <w:rPr>
          <w:rFonts w:cstheme="minorHAnsi"/>
        </w:rPr>
        <w:fldChar w:fldCharType="end"/>
      </w:r>
      <w:r w:rsidR="0065527F">
        <w:rPr>
          <w:rFonts w:cstheme="minorHAnsi"/>
        </w:rPr>
        <w:t>. M</w:t>
      </w:r>
      <w:r w:rsidR="0065527F" w:rsidRPr="005126C6">
        <w:rPr>
          <w:rFonts w:cstheme="minorHAnsi"/>
        </w:rPr>
        <w:t>ost men taking medication for LUTS remained unfamiliar with recommended self-management approaches</w:t>
      </w:r>
      <w:r w:rsidR="0065527F">
        <w:rPr>
          <w:rFonts w:cstheme="minorHAnsi"/>
        </w:rPr>
        <w:t xml:space="preserve">, other than </w:t>
      </w:r>
      <w:r w:rsidR="0065527F" w:rsidRPr="005126C6">
        <w:rPr>
          <w:rFonts w:cstheme="minorHAnsi"/>
        </w:rPr>
        <w:t>fluid</w:t>
      </w:r>
      <w:r w:rsidR="0065527F">
        <w:rPr>
          <w:rFonts w:cstheme="minorHAnsi"/>
        </w:rPr>
        <w:t>/</w:t>
      </w:r>
      <w:r w:rsidR="0065527F" w:rsidRPr="005126C6">
        <w:rPr>
          <w:rFonts w:cstheme="minorHAnsi"/>
        </w:rPr>
        <w:t xml:space="preserve"> caffeine reduction in the evening.</w:t>
      </w:r>
      <w:r w:rsidR="00736189">
        <w:rPr>
          <w:rFonts w:cstheme="minorHAnsi"/>
        </w:rPr>
        <w:t xml:space="preserve"> Since participants were identified from database search, they had previously had GP contact in order to have been allocated a LUTS code, indicating that conservative care as currently practiced does not achieve an effective improvement in knowledge or self-care. </w:t>
      </w:r>
    </w:p>
    <w:p w14:paraId="343E54DB" w14:textId="7E249133" w:rsidR="004D0FD4" w:rsidRPr="005126C6" w:rsidRDefault="0065527F" w:rsidP="005C644B">
      <w:pPr>
        <w:spacing w:before="120" w:line="360" w:lineRule="exact"/>
        <w:jc w:val="both"/>
        <w:rPr>
          <w:rFonts w:cstheme="minorHAnsi"/>
        </w:rPr>
      </w:pPr>
      <w:r>
        <w:rPr>
          <w:rFonts w:cstheme="minorHAnsi"/>
        </w:rPr>
        <w:t>Since m</w:t>
      </w:r>
      <w:r w:rsidRPr="005126C6">
        <w:rPr>
          <w:rFonts w:cstheme="minorHAnsi"/>
        </w:rPr>
        <w:t xml:space="preserve">uch </w:t>
      </w:r>
      <w:r>
        <w:rPr>
          <w:rFonts w:cstheme="minorHAnsi"/>
        </w:rPr>
        <w:t xml:space="preserve">has to be </w:t>
      </w:r>
      <w:r w:rsidRPr="005126C6">
        <w:rPr>
          <w:rFonts w:cstheme="minorHAnsi"/>
        </w:rPr>
        <w:t>covered in GP</w:t>
      </w:r>
      <w:r>
        <w:rPr>
          <w:rFonts w:cstheme="minorHAnsi"/>
        </w:rPr>
        <w:t xml:space="preserve"> </w:t>
      </w:r>
      <w:r w:rsidRPr="005126C6">
        <w:rPr>
          <w:rFonts w:cstheme="minorHAnsi"/>
        </w:rPr>
        <w:t>consultations</w:t>
      </w:r>
      <w:r>
        <w:rPr>
          <w:rFonts w:cstheme="minorHAnsi"/>
        </w:rPr>
        <w:t>, scope for detailed education and initiation of conservative therapy is constrained</w:t>
      </w:r>
      <w:r w:rsidRPr="005126C6">
        <w:rPr>
          <w:rFonts w:cstheme="minorHAnsi"/>
        </w:rPr>
        <w:t xml:space="preserve">. </w:t>
      </w:r>
      <w:r w:rsidR="004D0FD4">
        <w:rPr>
          <w:rFonts w:cstheme="minorHAnsi"/>
        </w:rPr>
        <w:t>A</w:t>
      </w:r>
      <w:r w:rsidR="00E95A66" w:rsidRPr="005126C6">
        <w:rPr>
          <w:rFonts w:cstheme="minorHAnsi"/>
        </w:rPr>
        <w:t xml:space="preserve">vailability of </w:t>
      </w:r>
      <w:r w:rsidR="00E95A66">
        <w:rPr>
          <w:rFonts w:cstheme="minorHAnsi"/>
        </w:rPr>
        <w:t>n</w:t>
      </w:r>
      <w:r w:rsidR="00E95A66" w:rsidRPr="005126C6">
        <w:rPr>
          <w:rFonts w:cstheme="minorHAnsi"/>
        </w:rPr>
        <w:t>urse</w:t>
      </w:r>
      <w:r w:rsidR="00E95A66">
        <w:rPr>
          <w:rFonts w:cstheme="minorHAnsi"/>
        </w:rPr>
        <w:t xml:space="preserve">- </w:t>
      </w:r>
      <w:r w:rsidR="00E95A66" w:rsidRPr="005126C6">
        <w:rPr>
          <w:rFonts w:cstheme="minorHAnsi"/>
        </w:rPr>
        <w:t xml:space="preserve">or </w:t>
      </w:r>
      <w:r w:rsidR="00E95A66">
        <w:rPr>
          <w:rFonts w:cstheme="minorHAnsi"/>
        </w:rPr>
        <w:t>healthcare assistant-</w:t>
      </w:r>
      <w:r w:rsidR="00E95A66" w:rsidRPr="005126C6">
        <w:rPr>
          <w:rFonts w:cstheme="minorHAnsi"/>
        </w:rPr>
        <w:t xml:space="preserve">led delivery of this material </w:t>
      </w:r>
      <w:r w:rsidR="00E95A66">
        <w:rPr>
          <w:rFonts w:cstheme="minorHAnsi"/>
        </w:rPr>
        <w:t>provides additional</w:t>
      </w:r>
      <w:r w:rsidR="00E95A66" w:rsidRPr="005126C6">
        <w:rPr>
          <w:rFonts w:cstheme="minorHAnsi"/>
        </w:rPr>
        <w:t xml:space="preserve"> settings</w:t>
      </w:r>
      <w:r w:rsidR="00E95A66">
        <w:rPr>
          <w:rFonts w:cstheme="minorHAnsi"/>
        </w:rPr>
        <w:t xml:space="preserve"> to encourage self-help take-up</w:t>
      </w:r>
      <w:r w:rsidR="00E95A66" w:rsidRPr="005126C6">
        <w:rPr>
          <w:rFonts w:cstheme="minorHAnsi"/>
        </w:rPr>
        <w:t xml:space="preserve">. </w:t>
      </w:r>
      <w:r w:rsidR="005F0228">
        <w:rPr>
          <w:rFonts w:cstheme="minorHAnsi"/>
        </w:rPr>
        <w:t>The TRIUMPH intervention offers an efficient approach to enable</w:t>
      </w:r>
      <w:r w:rsidR="005F0228" w:rsidRPr="005126C6">
        <w:rPr>
          <w:rFonts w:cstheme="minorHAnsi"/>
        </w:rPr>
        <w:t xml:space="preserve"> GPs to offer a greater depth and diversity of self-management, and to better orient </w:t>
      </w:r>
      <w:r w:rsidR="005F0228">
        <w:rPr>
          <w:rFonts w:cstheme="minorHAnsi"/>
        </w:rPr>
        <w:t xml:space="preserve">initial LUTS </w:t>
      </w:r>
      <w:r w:rsidR="005F0228" w:rsidRPr="005126C6">
        <w:rPr>
          <w:rFonts w:cstheme="minorHAnsi"/>
        </w:rPr>
        <w:t xml:space="preserve">consultations around this material. </w:t>
      </w:r>
      <w:r>
        <w:t xml:space="preserve">Bringing men into contact with accessible background information </w:t>
      </w:r>
      <w:r w:rsidR="00736189">
        <w:t>mechanisms and self-help f</w:t>
      </w:r>
      <w:r w:rsidR="00FA3924">
        <w:t>or</w:t>
      </w:r>
      <w:r>
        <w:t xml:space="preserve"> LUTS supported men to better manage their </w:t>
      </w:r>
      <w:r w:rsidR="00FA3924">
        <w:t>nocturia</w:t>
      </w:r>
      <w:r>
        <w:t xml:space="preserve">. </w:t>
      </w:r>
    </w:p>
    <w:p w14:paraId="1240912B" w14:textId="77777777" w:rsidR="004D0FD4" w:rsidRPr="005126C6" w:rsidRDefault="004D0FD4" w:rsidP="005C644B">
      <w:pPr>
        <w:spacing w:before="120" w:line="360" w:lineRule="exact"/>
        <w:jc w:val="both"/>
        <w:rPr>
          <w:rFonts w:cstheme="minorHAnsi"/>
        </w:rPr>
      </w:pPr>
      <w:r w:rsidRPr="005126C6">
        <w:rPr>
          <w:rFonts w:cstheme="minorHAnsi"/>
        </w:rPr>
        <w:t xml:space="preserve">As with all self-help, men needed to be sufficiently motivated to make changes. For some men involvement in the study was transformational in relation to symptom alleviation and quality of life. Men who made changes and found benefit were inspired to try other aspects of the booklet and became active investigators in relation to the impact of their lifestyle on their symptoms, ready to trial different approaches. Conversely, men who felt minimal interest and/or found little benefit in their </w:t>
      </w:r>
      <w:r>
        <w:rPr>
          <w:rFonts w:cstheme="minorHAnsi"/>
        </w:rPr>
        <w:t xml:space="preserve">initial </w:t>
      </w:r>
      <w:r w:rsidRPr="005126C6">
        <w:rPr>
          <w:rFonts w:cstheme="minorHAnsi"/>
        </w:rPr>
        <w:t xml:space="preserve">attempts at modification were discouraged from making or trialling further aspects. </w:t>
      </w:r>
    </w:p>
    <w:p w14:paraId="1F9B8E39" w14:textId="22FF7880" w:rsidR="00BC3DDD" w:rsidRDefault="00BC3DDD" w:rsidP="005C644B">
      <w:pPr>
        <w:spacing w:before="120" w:line="360" w:lineRule="exact"/>
        <w:jc w:val="both"/>
        <w:rPr>
          <w:rFonts w:eastAsia="Times New Roman"/>
        </w:rPr>
      </w:pPr>
      <w:r w:rsidRPr="000B60D1">
        <w:rPr>
          <w:rFonts w:eastAsia="Times New Roman"/>
        </w:rPr>
        <w:t xml:space="preserve">The bladder diary used in </w:t>
      </w:r>
      <w:r>
        <w:rPr>
          <w:rFonts w:eastAsia="Times New Roman"/>
        </w:rPr>
        <w:t xml:space="preserve">LUTS </w:t>
      </w:r>
      <w:r w:rsidRPr="000B60D1">
        <w:rPr>
          <w:rFonts w:eastAsia="Times New Roman"/>
        </w:rPr>
        <w:t>assessment was the ICIQ bladder diary</w:t>
      </w:r>
      <w:r>
        <w:rPr>
          <w:rFonts w:eastAsia="Times New Roman"/>
        </w:rPr>
        <w:t xml:space="preserve"> </w:t>
      </w:r>
      <w:r>
        <w:rPr>
          <w:rFonts w:eastAsia="Times New Roman"/>
        </w:rPr>
        <w:fldChar w:fldCharType="begin">
          <w:fldData xml:space="preserve">PEVuZE5vdGU+PENpdGU+PEF1dGhvcj5CcmlnaHQ8L0F1dGhvcj48WWVhcj4yMDE0PC9ZZWFyPjxS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</w:fldData>
        </w:fldChar>
      </w:r>
      <w:r w:rsidR="006002AA">
        <w:rPr>
          <w:rFonts w:eastAsia="Times New Roman"/>
        </w:rPr>
        <w:instrText xml:space="preserve"> ADDIN EN.CITE </w:instrText>
      </w:r>
      <w:r w:rsidR="006002AA">
        <w:rPr>
          <w:rFonts w:eastAsia="Times New Roman"/>
        </w:rPr>
        <w:fldChar w:fldCharType="begin">
          <w:fldData xml:space="preserve">PEVuZE5vdGU+PENpdGU+PEF1dGhvcj5CcmlnaHQ8L0F1dGhvcj48WWVhcj4yMDE0PC9ZZWFyPjxS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</w:fldData>
        </w:fldChar>
      </w:r>
      <w:r w:rsidR="006002AA">
        <w:rPr>
          <w:rFonts w:eastAsia="Times New Roman"/>
        </w:rPr>
        <w:instrText xml:space="preserve"> ADDIN EN.CITE.DATA </w:instrText>
      </w:r>
      <w:r w:rsidR="006002AA">
        <w:rPr>
          <w:rFonts w:eastAsia="Times New Roman"/>
        </w:rPr>
      </w:r>
      <w:r w:rsidR="006002AA">
        <w:rPr>
          <w:rFonts w:eastAsia="Times New Roman"/>
        </w:rPr>
        <w:fldChar w:fldCharType="end"/>
      </w:r>
      <w:r>
        <w:rPr>
          <w:rFonts w:eastAsia="Times New Roman"/>
        </w:rPr>
      </w:r>
      <w:r>
        <w:rPr>
          <w:rFonts w:eastAsia="Times New Roman"/>
        </w:rPr>
        <w:fldChar w:fldCharType="separate"/>
      </w:r>
      <w:r w:rsidR="006002AA">
        <w:rPr>
          <w:rFonts w:eastAsia="Times New Roman"/>
          <w:noProof/>
        </w:rPr>
        <w:t>(34)</w:t>
      </w:r>
      <w:r>
        <w:rPr>
          <w:rFonts w:eastAsia="Times New Roman"/>
        </w:rPr>
        <w:fldChar w:fldCharType="end"/>
      </w:r>
      <w:r>
        <w:rPr>
          <w:rFonts w:eastAsia="Times New Roman"/>
        </w:rPr>
        <w:t>,</w:t>
      </w:r>
      <w:r w:rsidRPr="000B60D1">
        <w:rPr>
          <w:rFonts w:eastAsia="Times New Roman"/>
        </w:rPr>
        <w:t xml:space="preserve"> which is the only validated diary. </w:t>
      </w:r>
      <w:r w:rsidR="00FA3924">
        <w:rPr>
          <w:rFonts w:eastAsia="Times New Roman"/>
        </w:rPr>
        <w:t>The diary is needed for</w:t>
      </w:r>
      <w:r w:rsidRPr="000B60D1">
        <w:rPr>
          <w:rFonts w:eastAsia="Times New Roman"/>
        </w:rPr>
        <w:t xml:space="preserve"> understanding the mechanism of increased voiding frequency, and nocturia in particular</w:t>
      </w:r>
      <w:r>
        <w:rPr>
          <w:rFonts w:eastAsia="Times New Roman"/>
        </w:rPr>
        <w:t xml:space="preserve"> </w:t>
      </w:r>
      <w:r>
        <w:rPr>
          <w:rFonts w:eastAsia="Times New Roman"/>
        </w:rPr>
        <w:fldChar w:fldCharType="begin">
          <w:fldData xml:space="preserve">PEVuZE5vdGU+PENpdGU+PEF1dGhvcj5Db3JudTwvQXV0aG9yPjxZZWFyPjIwMTI8L1llYXI+PFJl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</w:fldData>
        </w:fldChar>
      </w:r>
      <w:r w:rsidR="006002AA">
        <w:rPr>
          <w:rFonts w:eastAsia="Times New Roman"/>
        </w:rPr>
        <w:instrText xml:space="preserve"> ADDIN EN.CITE </w:instrText>
      </w:r>
      <w:r w:rsidR="006002AA">
        <w:rPr>
          <w:rFonts w:eastAsia="Times New Roman"/>
        </w:rPr>
        <w:fldChar w:fldCharType="begin">
          <w:fldData xml:space="preserve">PEVuZE5vdGU+PENpdGU+PEF1dGhvcj5Db3JudTwvQXV0aG9yPjxZZWFyPjIwMTI8L1llYXI+PFJl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</w:fldData>
        </w:fldChar>
      </w:r>
      <w:r w:rsidR="006002AA">
        <w:rPr>
          <w:rFonts w:eastAsia="Times New Roman"/>
        </w:rPr>
        <w:instrText xml:space="preserve"> ADDIN EN.CITE.DATA </w:instrText>
      </w:r>
      <w:r w:rsidR="006002AA">
        <w:rPr>
          <w:rFonts w:eastAsia="Times New Roman"/>
        </w:rPr>
      </w:r>
      <w:r w:rsidR="006002AA">
        <w:rPr>
          <w:rFonts w:eastAsia="Times New Roman"/>
        </w:rPr>
        <w:fldChar w:fldCharType="end"/>
      </w:r>
      <w:r>
        <w:rPr>
          <w:rFonts w:eastAsia="Times New Roman"/>
        </w:rPr>
      </w:r>
      <w:r>
        <w:rPr>
          <w:rFonts w:eastAsia="Times New Roman"/>
        </w:rPr>
        <w:fldChar w:fldCharType="separate"/>
      </w:r>
      <w:r w:rsidR="006002AA">
        <w:rPr>
          <w:rFonts w:eastAsia="Times New Roman"/>
          <w:noProof/>
        </w:rPr>
        <w:t>(35, 36)</w:t>
      </w:r>
      <w:r>
        <w:rPr>
          <w:rFonts w:eastAsia="Times New Roman"/>
        </w:rPr>
        <w:fldChar w:fldCharType="end"/>
      </w:r>
      <w:r>
        <w:rPr>
          <w:rFonts w:eastAsia="Times New Roman"/>
        </w:rPr>
        <w:t>.</w:t>
      </w:r>
      <w:r w:rsidRPr="000B60D1">
        <w:rPr>
          <w:rFonts w:eastAsia="Times New Roman"/>
        </w:rPr>
        <w:t xml:space="preserve"> However, bladder diaries do seem to represent a barrier for many patients, in terms of the inconvenience of measuring voided volumes over three full days</w:t>
      </w:r>
      <w:r w:rsidR="00FA3924">
        <w:rPr>
          <w:rFonts w:eastAsia="Times New Roman"/>
        </w:rPr>
        <w:t>.</w:t>
      </w:r>
    </w:p>
    <w:p w14:paraId="524710EF" w14:textId="704C5365" w:rsidR="00A040F4" w:rsidRDefault="00A040F4" w:rsidP="005C644B">
      <w:pPr>
        <w:spacing w:before="120" w:line="360" w:lineRule="exact"/>
        <w:jc w:val="both"/>
        <w:rPr>
          <w:rFonts w:cstheme="minorHAnsi"/>
        </w:rPr>
      </w:pPr>
      <w:r w:rsidRPr="005126C6">
        <w:rPr>
          <w:rFonts w:eastAsiaTheme="minorEastAsia" w:cstheme="minorHAnsi"/>
          <w:caps/>
        </w:rPr>
        <w:t>S</w:t>
      </w:r>
      <w:r w:rsidRPr="005126C6">
        <w:rPr>
          <w:rFonts w:eastAsiaTheme="minorEastAsia" w:cstheme="minorHAnsi"/>
        </w:rPr>
        <w:t xml:space="preserve">trengths of </w:t>
      </w:r>
      <w:r>
        <w:rPr>
          <w:rFonts w:eastAsiaTheme="minorEastAsia" w:cstheme="minorHAnsi"/>
        </w:rPr>
        <w:t>t</w:t>
      </w:r>
      <w:r w:rsidRPr="005126C6">
        <w:rPr>
          <w:rFonts w:cstheme="minorHAnsi"/>
        </w:rPr>
        <w:t xml:space="preserve">he qualitative study included a relatively large sample of men </w:t>
      </w:r>
      <w:r w:rsidR="00FA3924">
        <w:rPr>
          <w:rFonts w:cstheme="minorHAnsi"/>
        </w:rPr>
        <w:t>with</w:t>
      </w:r>
      <w:r w:rsidRPr="005126C6">
        <w:rPr>
          <w:rFonts w:cstheme="minorHAnsi"/>
        </w:rPr>
        <w:t xml:space="preserve"> diverse LUTS experiences. </w:t>
      </w:r>
      <w:r w:rsidR="00FA3924">
        <w:rPr>
          <w:rFonts w:cstheme="minorHAnsi"/>
        </w:rPr>
        <w:t>On the other hand, t</w:t>
      </w:r>
      <w:r w:rsidRPr="005126C6">
        <w:rPr>
          <w:rFonts w:cstheme="minorHAnsi"/>
        </w:rPr>
        <w:t xml:space="preserve">he sample </w:t>
      </w:r>
      <w:r w:rsidR="00067E3C">
        <w:rPr>
          <w:rFonts w:cstheme="minorHAnsi"/>
        </w:rPr>
        <w:t xml:space="preserve">probably included </w:t>
      </w:r>
      <w:r w:rsidRPr="005126C6">
        <w:rPr>
          <w:rFonts w:cstheme="minorHAnsi"/>
        </w:rPr>
        <w:t xml:space="preserve">men who were wanting help in relation to neglected symptoms </w:t>
      </w:r>
      <w:r w:rsidR="00067E3C">
        <w:rPr>
          <w:rFonts w:cstheme="minorHAnsi"/>
        </w:rPr>
        <w:t>(</w:t>
      </w:r>
      <w:r w:rsidRPr="005126C6">
        <w:rPr>
          <w:rFonts w:cstheme="minorHAnsi"/>
        </w:rPr>
        <w:t>so were receptive</w:t>
      </w:r>
      <w:r w:rsidR="00067E3C">
        <w:rPr>
          <w:rFonts w:cstheme="minorHAnsi"/>
        </w:rPr>
        <w:t xml:space="preserve">), and those who </w:t>
      </w:r>
      <w:r w:rsidRPr="005126C6">
        <w:rPr>
          <w:rFonts w:cstheme="minorHAnsi"/>
        </w:rPr>
        <w:t xml:space="preserve">had time </w:t>
      </w:r>
      <w:r w:rsidR="00AA4CFC">
        <w:rPr>
          <w:rFonts w:cstheme="minorHAnsi"/>
        </w:rPr>
        <w:t>(e.g. retired from work)</w:t>
      </w:r>
      <w:r w:rsidR="006400C5">
        <w:rPr>
          <w:rFonts w:cstheme="minorHAnsi"/>
        </w:rPr>
        <w:t xml:space="preserve"> </w:t>
      </w:r>
      <w:r w:rsidR="00067E3C">
        <w:rPr>
          <w:rFonts w:cstheme="minorHAnsi"/>
        </w:rPr>
        <w:t>and inclination to complete the study procedures</w:t>
      </w:r>
      <w:r w:rsidR="001D52BB">
        <w:rPr>
          <w:rFonts w:cstheme="minorHAnsi"/>
        </w:rPr>
        <w:t xml:space="preserve"> and participate in a trial</w:t>
      </w:r>
      <w:r w:rsidR="00067E3C">
        <w:rPr>
          <w:rFonts w:cstheme="minorHAnsi"/>
        </w:rPr>
        <w:t>. Hence</w:t>
      </w:r>
      <w:r w:rsidR="00AA4CFC">
        <w:rPr>
          <w:rFonts w:cstheme="minorHAnsi"/>
        </w:rPr>
        <w:t>,</w:t>
      </w:r>
      <w:r w:rsidR="00067E3C">
        <w:rPr>
          <w:rFonts w:cstheme="minorHAnsi"/>
        </w:rPr>
        <w:t xml:space="preserve"> </w:t>
      </w:r>
      <w:r w:rsidR="00B226B9">
        <w:rPr>
          <w:rFonts w:cstheme="minorHAnsi"/>
        </w:rPr>
        <w:t>there may</w:t>
      </w:r>
      <w:r w:rsidR="00AA4CFC">
        <w:rPr>
          <w:rFonts w:cstheme="minorHAnsi"/>
        </w:rPr>
        <w:t xml:space="preserve"> have been proportionately </w:t>
      </w:r>
      <w:r w:rsidRPr="005126C6">
        <w:rPr>
          <w:rFonts w:cstheme="minorHAnsi"/>
        </w:rPr>
        <w:t xml:space="preserve">fewer men with the </w:t>
      </w:r>
      <w:r w:rsidRPr="00AA4CFC">
        <w:rPr>
          <w:rFonts w:cstheme="minorHAnsi"/>
        </w:rPr>
        <w:t xml:space="preserve">most complex health needs, disabilities, caring responsibilities, </w:t>
      </w:r>
      <w:r w:rsidR="00AA4CFC">
        <w:rPr>
          <w:rFonts w:cstheme="minorHAnsi"/>
        </w:rPr>
        <w:lastRenderedPageBreak/>
        <w:t xml:space="preserve">and </w:t>
      </w:r>
      <w:r w:rsidR="00E05BCC">
        <w:rPr>
          <w:rFonts w:cstheme="minorHAnsi"/>
        </w:rPr>
        <w:t xml:space="preserve">full-time </w:t>
      </w:r>
      <w:r w:rsidRPr="00AA4CFC">
        <w:rPr>
          <w:rFonts w:cstheme="minorHAnsi"/>
        </w:rPr>
        <w:t xml:space="preserve">working </w:t>
      </w:r>
      <w:r w:rsidR="00AA4CFC">
        <w:rPr>
          <w:rFonts w:cstheme="minorHAnsi"/>
        </w:rPr>
        <w:t xml:space="preserve">or </w:t>
      </w:r>
      <w:r w:rsidRPr="00AA4CFC">
        <w:rPr>
          <w:rFonts w:cstheme="minorHAnsi"/>
        </w:rPr>
        <w:t>unemployed men.</w:t>
      </w:r>
      <w:r w:rsidRPr="005126C6">
        <w:rPr>
          <w:rFonts w:cstheme="minorHAnsi"/>
        </w:rPr>
        <w:t xml:space="preserve"> In particular, the study was taken up </w:t>
      </w:r>
      <w:r w:rsidR="00F12874">
        <w:rPr>
          <w:rFonts w:cstheme="minorHAnsi"/>
        </w:rPr>
        <w:t xml:space="preserve">mostly </w:t>
      </w:r>
      <w:r w:rsidRPr="005126C6">
        <w:rPr>
          <w:rFonts w:cstheme="minorHAnsi"/>
        </w:rPr>
        <w:t xml:space="preserve">by men who were white, and the qualitative sample as a result included the views and experiences of </w:t>
      </w:r>
      <w:r w:rsidR="00B226B9">
        <w:rPr>
          <w:rFonts w:cstheme="minorHAnsi"/>
        </w:rPr>
        <w:t xml:space="preserve">only </w:t>
      </w:r>
      <w:r w:rsidRPr="005126C6">
        <w:rPr>
          <w:rFonts w:cstheme="minorHAnsi"/>
        </w:rPr>
        <w:t xml:space="preserve">four men </w:t>
      </w:r>
      <w:r w:rsidR="00C10108">
        <w:rPr>
          <w:rFonts w:cstheme="minorHAnsi"/>
        </w:rPr>
        <w:t xml:space="preserve">out of 58 </w:t>
      </w:r>
      <w:r w:rsidRPr="005126C6">
        <w:rPr>
          <w:rFonts w:cstheme="minorHAnsi"/>
        </w:rPr>
        <w:t xml:space="preserve">who were Black, Asian, </w:t>
      </w:r>
      <w:r w:rsidR="00067E3C">
        <w:rPr>
          <w:rFonts w:cstheme="minorHAnsi"/>
        </w:rPr>
        <w:t>or</w:t>
      </w:r>
      <w:r w:rsidRPr="005126C6">
        <w:rPr>
          <w:rFonts w:cstheme="minorHAnsi"/>
        </w:rPr>
        <w:t xml:space="preserve"> Mixed-race.</w:t>
      </w:r>
      <w:r w:rsidR="004A6FE0">
        <w:rPr>
          <w:rFonts w:cstheme="minorHAnsi"/>
        </w:rPr>
        <w:t xml:space="preserve"> </w:t>
      </w:r>
      <w:r w:rsidR="00AA6197" w:rsidRPr="4921CCE5">
        <w:rPr>
          <w:rFonts w:ascii="Calibri" w:eastAsia="Calibri" w:hAnsi="Calibri" w:cs="Calibri"/>
        </w:rPr>
        <w:t xml:space="preserve">Furthermore, the area-level deprivation of the study sites (based on practice postcode) had less representation from low-affluence areas. </w:t>
      </w:r>
      <w:r w:rsidR="007472EA">
        <w:rPr>
          <w:rFonts w:cstheme="minorHAnsi"/>
        </w:rPr>
        <w:t xml:space="preserve">Additional </w:t>
      </w:r>
      <w:r w:rsidR="00AA6197" w:rsidRPr="005126C6">
        <w:rPr>
          <w:rFonts w:cstheme="minorHAnsi"/>
        </w:rPr>
        <w:t xml:space="preserve">focused work </w:t>
      </w:r>
      <w:r w:rsidR="007472EA">
        <w:rPr>
          <w:rFonts w:cstheme="minorHAnsi"/>
        </w:rPr>
        <w:t xml:space="preserve">should </w:t>
      </w:r>
      <w:r w:rsidR="00AA6197" w:rsidRPr="005126C6">
        <w:rPr>
          <w:rFonts w:cstheme="minorHAnsi"/>
        </w:rPr>
        <w:t>target</w:t>
      </w:r>
      <w:r w:rsidR="007472EA">
        <w:rPr>
          <w:rFonts w:cstheme="minorHAnsi"/>
        </w:rPr>
        <w:t xml:space="preserve"> </w:t>
      </w:r>
      <w:r w:rsidR="00AA6197" w:rsidRPr="005126C6">
        <w:rPr>
          <w:rFonts w:cstheme="minorHAnsi"/>
        </w:rPr>
        <w:t>diverse UK cultural communities to address LUTS self-management and support LUTS primary care across</w:t>
      </w:r>
      <w:r w:rsidR="006400C5">
        <w:rPr>
          <w:rFonts w:cstheme="minorHAnsi"/>
        </w:rPr>
        <w:t xml:space="preserve"> </w:t>
      </w:r>
      <w:r w:rsidR="00AA6197" w:rsidRPr="005126C6">
        <w:rPr>
          <w:rFonts w:cstheme="minorHAnsi"/>
        </w:rPr>
        <w:t>UK communities.</w:t>
      </w:r>
    </w:p>
    <w:p w14:paraId="75986DE4" w14:textId="7A79D208" w:rsidR="004D0FD4" w:rsidRPr="005126C6" w:rsidRDefault="004D0FD4" w:rsidP="005C644B">
      <w:pPr>
        <w:pStyle w:val="Heading2"/>
        <w:jc w:val="both"/>
      </w:pPr>
      <w:r>
        <w:t>Conclusions</w:t>
      </w:r>
    </w:p>
    <w:p w14:paraId="5807B8CA" w14:textId="6C6C0D3B" w:rsidR="00764A57" w:rsidRPr="004D0FD4" w:rsidRDefault="00CE1C44" w:rsidP="005C644B">
      <w:pPr>
        <w:spacing w:before="120" w:line="360" w:lineRule="exact"/>
        <w:jc w:val="both"/>
      </w:pPr>
      <w:r w:rsidRPr="005126C6">
        <w:rPr>
          <w:rFonts w:cstheme="minorHAnsi"/>
        </w:rPr>
        <w:t xml:space="preserve">Reassuring men that </w:t>
      </w:r>
      <w:r>
        <w:rPr>
          <w:rFonts w:cstheme="minorHAnsi"/>
        </w:rPr>
        <w:t>nocturia</w:t>
      </w:r>
      <w:r w:rsidRPr="005126C6">
        <w:rPr>
          <w:rFonts w:cstheme="minorHAnsi"/>
        </w:rPr>
        <w:t xml:space="preserve"> is ‘just a normal part of getting old’, without offering further information</w:t>
      </w:r>
      <w:r w:rsidR="00067E3C">
        <w:rPr>
          <w:rFonts w:cstheme="minorHAnsi"/>
        </w:rPr>
        <w:t xml:space="preserve"> and</w:t>
      </w:r>
      <w:r w:rsidRPr="005126C6">
        <w:rPr>
          <w:rFonts w:cstheme="minorHAnsi"/>
        </w:rPr>
        <w:t xml:space="preserve"> support, risks reinforcing men’s tendency to discount distressing LUTS experiences.</w:t>
      </w:r>
      <w:r w:rsidR="00067E3C">
        <w:rPr>
          <w:rFonts w:cstheme="minorHAnsi"/>
        </w:rPr>
        <w:t xml:space="preserve"> M</w:t>
      </w:r>
      <w:r w:rsidR="004D0FD4">
        <w:t>en reporting nocturia should be sensitively asked about other LUTS, and offered comprehensive lifestyle guidance</w:t>
      </w:r>
      <w:r w:rsidR="00067E3C">
        <w:t>. E</w:t>
      </w:r>
      <w:r w:rsidR="00A040F4" w:rsidRPr="005126C6">
        <w:rPr>
          <w:rFonts w:cstheme="minorHAnsi"/>
        </w:rPr>
        <w:t xml:space="preserve">mbedding the study booklet, guidance and </w:t>
      </w:r>
      <w:r w:rsidR="00773CF9">
        <w:rPr>
          <w:rFonts w:cstheme="minorHAnsi"/>
        </w:rPr>
        <w:t>healthcare prof</w:t>
      </w:r>
      <w:r w:rsidR="00067E3C">
        <w:rPr>
          <w:rFonts w:cstheme="minorHAnsi"/>
        </w:rPr>
        <w:t>e</w:t>
      </w:r>
      <w:r w:rsidR="00773CF9">
        <w:rPr>
          <w:rFonts w:cstheme="minorHAnsi"/>
        </w:rPr>
        <w:t>ssional</w:t>
      </w:r>
      <w:r w:rsidR="00A040F4" w:rsidRPr="005126C6">
        <w:rPr>
          <w:rFonts w:cstheme="minorHAnsi"/>
        </w:rPr>
        <w:t xml:space="preserve"> training </w:t>
      </w:r>
      <w:r w:rsidR="00067E3C">
        <w:rPr>
          <w:rFonts w:cstheme="minorHAnsi"/>
        </w:rPr>
        <w:t>in</w:t>
      </w:r>
      <w:r w:rsidR="00A040F4" w:rsidRPr="005126C6">
        <w:rPr>
          <w:rFonts w:cstheme="minorHAnsi"/>
        </w:rPr>
        <w:t xml:space="preserve"> primary care, </w:t>
      </w:r>
      <w:r w:rsidR="00067E3C">
        <w:rPr>
          <w:rFonts w:cstheme="minorHAnsi"/>
        </w:rPr>
        <w:t>supports</w:t>
      </w:r>
      <w:r w:rsidR="00A040F4" w:rsidRPr="005126C6">
        <w:rPr>
          <w:rFonts w:eastAsia="Times New Roman" w:cstheme="minorHAnsi"/>
          <w:lang w:eastAsia="en-GB"/>
        </w:rPr>
        <w:t xml:space="preserve"> thorough </w:t>
      </w:r>
      <w:r w:rsidR="00DD1F11">
        <w:rPr>
          <w:rFonts w:eastAsia="Times New Roman" w:cstheme="minorHAnsi"/>
          <w:lang w:eastAsia="en-GB"/>
        </w:rPr>
        <w:t>nocturia</w:t>
      </w:r>
      <w:r w:rsidR="00A040F4" w:rsidRPr="005126C6">
        <w:rPr>
          <w:rFonts w:eastAsia="Times New Roman" w:cstheme="minorHAnsi"/>
          <w:lang w:eastAsia="en-GB"/>
        </w:rPr>
        <w:t xml:space="preserve"> self-management guidance</w:t>
      </w:r>
      <w:r w:rsidR="00DD1F11">
        <w:rPr>
          <w:rFonts w:eastAsia="Times New Roman" w:cstheme="minorHAnsi"/>
          <w:lang w:eastAsia="en-GB"/>
        </w:rPr>
        <w:t xml:space="preserve">. This is most effective for men receptive to this approach. However, the study population </w:t>
      </w:r>
      <w:r w:rsidR="00FD2567">
        <w:rPr>
          <w:rFonts w:eastAsia="Times New Roman" w:cstheme="minorHAnsi"/>
          <w:lang w:eastAsia="en-GB"/>
        </w:rPr>
        <w:t xml:space="preserve">recruited </w:t>
      </w:r>
      <w:r w:rsidR="00DD1F11">
        <w:rPr>
          <w:rFonts w:eastAsia="Times New Roman" w:cstheme="minorHAnsi"/>
          <w:lang w:eastAsia="en-GB"/>
        </w:rPr>
        <w:t xml:space="preserve">means that </w:t>
      </w:r>
      <w:r w:rsidR="00DD1F11">
        <w:rPr>
          <w:rFonts w:cstheme="minorHAnsi"/>
        </w:rPr>
        <w:t>the findings may not apply to all men</w:t>
      </w:r>
      <w:r w:rsidR="00A040F4" w:rsidRPr="005126C6">
        <w:rPr>
          <w:rFonts w:cstheme="minorHAnsi"/>
        </w:rPr>
        <w:t>.</w:t>
      </w:r>
      <w:r w:rsidR="00A040F4" w:rsidRPr="005126C6">
        <w:rPr>
          <w:rFonts w:eastAsia="Times New Roman" w:cstheme="minorHAnsi"/>
          <w:lang w:eastAsia="en-GB"/>
        </w:rPr>
        <w:t xml:space="preserve"> </w:t>
      </w:r>
    </w:p>
    <w:p w14:paraId="4279A769" w14:textId="16B69EFF" w:rsidR="00ED1102" w:rsidRDefault="00ED1102" w:rsidP="005C644B">
      <w:pPr>
        <w:pStyle w:val="Heading2"/>
        <w:spacing w:before="120" w:line="360" w:lineRule="exact"/>
        <w:jc w:val="both"/>
      </w:pPr>
      <w:r>
        <w:t>Ack</w:t>
      </w:r>
      <w:r w:rsidR="003865E4">
        <w:t>nowledgement</w:t>
      </w:r>
    </w:p>
    <w:p w14:paraId="76FE51C2" w14:textId="5BBB2874" w:rsidR="003865E4" w:rsidRDefault="003865E4" w:rsidP="005C644B">
      <w:pPr>
        <w:spacing w:before="120" w:line="360" w:lineRule="exact"/>
        <w:jc w:val="both"/>
        <w:rPr>
          <w:rFonts w:cs="Courier New"/>
        </w:rPr>
      </w:pPr>
      <w:r>
        <w:t>This study is funded by National Institute for Health Research (NIHR), Health Technology Assessment (HTA) programme, funding number 16/90/03. The views expressed in this publication are those of the authors and not necessarily those of the NHS, the NIHR or the Department of Health and Social Care.</w:t>
      </w:r>
      <w:r w:rsidR="008D4E87" w:rsidRPr="008D4E87">
        <w:rPr>
          <w:rFonts w:cs="Courier New"/>
        </w:rPr>
        <w:t xml:space="preserve"> </w:t>
      </w:r>
      <w:r w:rsidR="008D4E87">
        <w:rPr>
          <w:rFonts w:cs="Courier New"/>
        </w:rPr>
        <w:t>The Bristol Randomised Trials Collaboration, a UKCRC registered Clinical Trials Unit (CTU) which, as part of the Bristol Trials Centre, is in receipt of NIHR CTU Support Funding.</w:t>
      </w:r>
    </w:p>
    <w:p w14:paraId="360BD61D" w14:textId="14300F65" w:rsidR="00C3516B" w:rsidRPr="003865E4" w:rsidRDefault="0073035B" w:rsidP="005C644B">
      <w:pPr>
        <w:spacing w:before="120" w:line="360" w:lineRule="exact"/>
        <w:jc w:val="both"/>
      </w:pPr>
      <w:r w:rsidRPr="0073035B">
        <w:t>MD declares the following potential conflicts of interest; Ferring (Advisory Board member), Astellas and Pfizer (Speaker).</w:t>
      </w:r>
    </w:p>
    <w:p w14:paraId="65E44FC1" w14:textId="07DBB135" w:rsidR="00ED1102" w:rsidRPr="00ED1102" w:rsidRDefault="00ED1102" w:rsidP="005C644B">
      <w:pPr>
        <w:pStyle w:val="Heading2"/>
        <w:spacing w:before="120" w:line="360" w:lineRule="exact"/>
        <w:jc w:val="both"/>
      </w:pPr>
      <w:r>
        <w:t>References</w:t>
      </w:r>
    </w:p>
    <w:p w14:paraId="635191EA" w14:textId="77777777" w:rsidR="00F66785" w:rsidRPr="00F66785" w:rsidRDefault="00764A57" w:rsidP="005C644B">
      <w:pPr>
        <w:pStyle w:val="EndNoteBibliography"/>
        <w:spacing w:after="0"/>
      </w:pPr>
      <w:r>
        <w:rPr>
          <w:rFonts w:eastAsia="Calibri" w:cs="Arial"/>
        </w:rPr>
        <w:fldChar w:fldCharType="begin"/>
      </w:r>
      <w:r>
        <w:rPr>
          <w:rFonts w:eastAsia="Calibri" w:cs="Arial"/>
        </w:rPr>
        <w:instrText xml:space="preserve"> ADDIN EN.REFLIST </w:instrText>
      </w:r>
      <w:r>
        <w:rPr>
          <w:rFonts w:eastAsia="Calibri" w:cs="Arial"/>
        </w:rPr>
        <w:fldChar w:fldCharType="separate"/>
      </w:r>
      <w:r w:rsidR="00F66785" w:rsidRPr="00F66785">
        <w:t>1.</w:t>
      </w:r>
      <w:r w:rsidR="00F66785" w:rsidRPr="00F66785">
        <w:tab/>
        <w:t>Hunter DJ, McKee M, Black NA, Sanderson CF. Health status and quality of life of British men with lower urinary tract symptoms: results from the SF-36. Urology. 1995;45(6):962-71.</w:t>
      </w:r>
    </w:p>
    <w:p w14:paraId="54102778" w14:textId="77777777" w:rsidR="00F66785" w:rsidRPr="00F66785" w:rsidRDefault="00F66785" w:rsidP="005C644B">
      <w:pPr>
        <w:pStyle w:val="EndNoteBibliography"/>
        <w:spacing w:after="0"/>
      </w:pPr>
      <w:r w:rsidRPr="00F66785">
        <w:t>2.</w:t>
      </w:r>
      <w:r w:rsidRPr="00F66785">
        <w:tab/>
        <w:t>Girman CJ, Jacobsen SJ, Rhodes T, Guess HA, Roberts RO, Lieber MM. Association of health-related quality of life and benign prostatic enlargement. European urology. 1999;35(4):277-84.</w:t>
      </w:r>
    </w:p>
    <w:p w14:paraId="1CEEC8FB" w14:textId="77777777" w:rsidR="00F66785" w:rsidRPr="00F66785" w:rsidRDefault="00F66785" w:rsidP="005C644B">
      <w:pPr>
        <w:pStyle w:val="EndNoteBibliography"/>
        <w:spacing w:after="0"/>
      </w:pPr>
      <w:r w:rsidRPr="00F66785">
        <w:t>3.</w:t>
      </w:r>
      <w:r w:rsidRPr="00F66785">
        <w:tab/>
        <w:t>Coyne KS, Sexton CC, Kopp Z, Chapple CR, Kaplan SA, Aiyer LP, et al. Assessing patients’ descriptions of lower urinary tract symptoms (LUTS) and perspectives on treatment outcomes: results of qualitative research. International Journal of Clinical Practice. 2010;64(9):1260-78.</w:t>
      </w:r>
    </w:p>
    <w:p w14:paraId="615DD335" w14:textId="77777777" w:rsidR="00F66785" w:rsidRPr="00F66785" w:rsidRDefault="00F66785" w:rsidP="005C644B">
      <w:pPr>
        <w:pStyle w:val="EndNoteBibliography"/>
        <w:spacing w:after="0"/>
      </w:pPr>
      <w:r w:rsidRPr="00F66785">
        <w:t>4.</w:t>
      </w:r>
      <w:r w:rsidRPr="00F66785">
        <w:tab/>
        <w:t>Suen LKP, Cheng HL, Yeung SKW, Au-Yeung CH, Lee JCY, Ho KKY, et al. Qualitative insights into the experiences of living with moderate-to-severe lower urinary tract symptoms among community-dwelling ageing males. PLoS One. 2017;12(10):e0187085.</w:t>
      </w:r>
    </w:p>
    <w:p w14:paraId="536F13E0" w14:textId="77777777" w:rsidR="00F66785" w:rsidRPr="00F66785" w:rsidRDefault="00F66785" w:rsidP="005C644B">
      <w:pPr>
        <w:pStyle w:val="EndNoteBibliography"/>
        <w:spacing w:after="0"/>
      </w:pPr>
      <w:r w:rsidRPr="00F66785">
        <w:t>5.</w:t>
      </w:r>
      <w:r w:rsidRPr="00F66785">
        <w:tab/>
        <w:t>Glover L, Gannon K, McLoughlin J, Emberton M. Men's experiences of having lower urinary tract symptoms: factors relating to bother. BJU Int. 2004;94(4):563-7.</w:t>
      </w:r>
    </w:p>
    <w:p w14:paraId="279EBACE" w14:textId="77777777" w:rsidR="00F66785" w:rsidRPr="00F66785" w:rsidRDefault="00F66785" w:rsidP="005C644B">
      <w:pPr>
        <w:pStyle w:val="EndNoteBibliography"/>
        <w:spacing w:after="0"/>
      </w:pPr>
      <w:r w:rsidRPr="00F66785">
        <w:t>6.</w:t>
      </w:r>
      <w:r w:rsidRPr="00F66785">
        <w:tab/>
        <w:t>Bailey K, Abrams P, Blair PS, Chapple C, Glazener C, Horwood J, et al. Urodynamics for Prostate Surgery Trial; Randomised Evaluation of Assessment Methods (UPSTREAM) for diagnosis and management of bladder outlet obstruction in men: study protocol for a randomised controlled trial. Trials. 2015;16:567.</w:t>
      </w:r>
    </w:p>
    <w:p w14:paraId="26938F53" w14:textId="77777777" w:rsidR="00F66785" w:rsidRPr="00F66785" w:rsidRDefault="00F66785" w:rsidP="005C644B">
      <w:pPr>
        <w:pStyle w:val="EndNoteBibliography"/>
        <w:spacing w:after="0"/>
      </w:pPr>
      <w:r w:rsidRPr="00F66785">
        <w:t>7.</w:t>
      </w:r>
      <w:r w:rsidRPr="00F66785">
        <w:tab/>
        <w:t>Selman LE, Ochieng CA, Lewis AL, Drake MJ, Horwood J. Recommendations for conducting invasive urodynamics for men with lower urinary tract symptoms: Qualitative interview findings from a large randomized controlled trial (UPSTREAM). Neurourol Urodyn. 2019;38(1):320-9.</w:t>
      </w:r>
    </w:p>
    <w:p w14:paraId="7462AF5F" w14:textId="77777777" w:rsidR="00F66785" w:rsidRPr="00F66785" w:rsidRDefault="00F66785" w:rsidP="005C644B">
      <w:pPr>
        <w:pStyle w:val="EndNoteBibliography"/>
        <w:spacing w:after="0"/>
      </w:pPr>
      <w:r w:rsidRPr="00F66785">
        <w:lastRenderedPageBreak/>
        <w:t>8.</w:t>
      </w:r>
      <w:r w:rsidRPr="00F66785">
        <w:tab/>
        <w:t>Lewis AL, Young GJ, Abrams P, Blair PS, Chapple C, Glazener CMA, et al. Clinical and Patient-reported Outcome Measures in Men Referred for Consideration of Surgery to Treat Lower Urinary Tract Symptoms: Baseline Results and Diagnostic Findings of the Urodynamics for Prostate Surgery Trial; Randomised Evaluation of Assessment Methods (UPSTREAM). Eur Urol Focus. 2019.</w:t>
      </w:r>
    </w:p>
    <w:p w14:paraId="65C76659" w14:textId="77777777" w:rsidR="00F66785" w:rsidRPr="00F66785" w:rsidRDefault="00F66785" w:rsidP="005C644B">
      <w:pPr>
        <w:pStyle w:val="EndNoteBibliography"/>
        <w:spacing w:after="0"/>
      </w:pPr>
      <w:r w:rsidRPr="00F66785">
        <w:t>9.</w:t>
      </w:r>
      <w:r w:rsidRPr="00F66785">
        <w:tab/>
        <w:t>Ito H, Young GJ, Lewis AL, Blair PS, Cotterill N, Lane JA, et al. Grading Severity and Bother Using the International Prostate Symptom Score and International Consultation on Incontinence Questionnaire Male Lower Urinary Tract Symptoms Score in Men Seeking Lower Urinary Tract Symptoms Therapy. J Urol. 2020;204(5):1003-11.</w:t>
      </w:r>
    </w:p>
    <w:p w14:paraId="2D4FA74C" w14:textId="77777777" w:rsidR="00F66785" w:rsidRPr="00F66785" w:rsidRDefault="00F66785" w:rsidP="005C644B">
      <w:pPr>
        <w:pStyle w:val="EndNoteBibliography"/>
        <w:spacing w:after="0"/>
      </w:pPr>
      <w:r w:rsidRPr="00F66785">
        <w:t>10.</w:t>
      </w:r>
      <w:r w:rsidRPr="00F66785">
        <w:tab/>
        <w:t>Marshall SD, Raskolnikov D, Blanker MH, Hashim H, Kupelian V, Tikkinen KA, et al. Nocturia: Current Levels of Evidence and Recommendations From the International Consultation on Male Lower Urinary Tract Symptoms. Urology. 2015;85(6):1291-9.</w:t>
      </w:r>
    </w:p>
    <w:p w14:paraId="55D5BE67" w14:textId="77777777" w:rsidR="00F66785" w:rsidRPr="00F66785" w:rsidRDefault="00F66785" w:rsidP="005C644B">
      <w:pPr>
        <w:pStyle w:val="EndNoteBibliography"/>
        <w:spacing w:after="0"/>
      </w:pPr>
      <w:r w:rsidRPr="00F66785">
        <w:t>11.</w:t>
      </w:r>
      <w:r w:rsidRPr="00F66785">
        <w:tab/>
        <w:t>Gratzke C, Bachmann A, Descazeaud A, Drake MJ, Madersbacher S, Mamoulakis C, et al. EAU Guidelines on the Assessment of Non-neurogenic Male Lower Urinary Tract Symptoms including Benign Prostatic Obstruction. Eur Urol. 2015;67(6):1099-109.</w:t>
      </w:r>
    </w:p>
    <w:p w14:paraId="1BE3D8CD" w14:textId="77777777" w:rsidR="00F66785" w:rsidRPr="00F66785" w:rsidRDefault="00F66785" w:rsidP="005C644B">
      <w:pPr>
        <w:pStyle w:val="EndNoteBibliography"/>
        <w:spacing w:after="0"/>
      </w:pPr>
      <w:r w:rsidRPr="00F66785">
        <w:t>12.</w:t>
      </w:r>
      <w:r w:rsidRPr="00F66785">
        <w:tab/>
        <w:t>Weiss JP, Ruud Bosch JL, Drake M, Dmochowski RR, Hashim H, Hijaz A, et al. Nocturia think tank: Focus on nocturnal polyuria: ICI-RS 2011. Neurourol Urodyn. 2012;31(3):330-9.</w:t>
      </w:r>
    </w:p>
    <w:p w14:paraId="035F5664" w14:textId="77777777" w:rsidR="00F66785" w:rsidRPr="00F66785" w:rsidRDefault="00F66785" w:rsidP="005C644B">
      <w:pPr>
        <w:pStyle w:val="EndNoteBibliography"/>
        <w:spacing w:after="0"/>
      </w:pPr>
      <w:r w:rsidRPr="00F66785">
        <w:t>13.</w:t>
      </w:r>
      <w:r w:rsidRPr="00F66785">
        <w:tab/>
        <w:t>Hofmeester I, Kollen BJ, Steffens MG, Bosch JL, Drake MJ, Weiss JP, et al. The association between nocturia and nocturnal polyuria in clinical and epidemiological studies: a systematic review and meta-analyses. The Journal of Urology. 2013.</w:t>
      </w:r>
    </w:p>
    <w:p w14:paraId="06BB483E" w14:textId="77777777" w:rsidR="00F66785" w:rsidRPr="00F66785" w:rsidRDefault="00F66785" w:rsidP="005C644B">
      <w:pPr>
        <w:pStyle w:val="EndNoteBibliography"/>
        <w:spacing w:after="0"/>
      </w:pPr>
      <w:r w:rsidRPr="00F66785">
        <w:t>14.</w:t>
      </w:r>
      <w:r w:rsidRPr="00F66785">
        <w:tab/>
        <w:t>Hashim H, Blanker MH, Drake MJ, Djurhuus JC, Meijlink J, Morris V, et al. International Continence Society (ICS) report on the terminology for nocturia and nocturnal lower urinary tract function. Neurourol Urodyn. 2019;38(2):499-508.</w:t>
      </w:r>
    </w:p>
    <w:p w14:paraId="28996663" w14:textId="77777777" w:rsidR="00F66785" w:rsidRPr="00F66785" w:rsidRDefault="00F66785" w:rsidP="005C644B">
      <w:pPr>
        <w:pStyle w:val="EndNoteBibliography"/>
        <w:spacing w:after="0"/>
      </w:pPr>
      <w:r w:rsidRPr="00F66785">
        <w:t>15.</w:t>
      </w:r>
      <w:r w:rsidRPr="00F66785">
        <w:tab/>
        <w:t>Oelke M, Bachmann A, Descazeaud A, Emberton M, Gravas S, Michel MC, et al. EAU guidelines on the treatment and follow-up of non-neurogenic male lower urinary tract symptoms including benign prostatic obstruction. Eur Urol. 2013;64(1):118-40.</w:t>
      </w:r>
    </w:p>
    <w:p w14:paraId="37D639ED" w14:textId="77777777" w:rsidR="00F66785" w:rsidRPr="00F66785" w:rsidRDefault="00F66785" w:rsidP="005C644B">
      <w:pPr>
        <w:pStyle w:val="EndNoteBibliography"/>
        <w:spacing w:after="0"/>
      </w:pPr>
      <w:r w:rsidRPr="00F66785">
        <w:t>16.</w:t>
      </w:r>
      <w:r w:rsidRPr="00F66785">
        <w:tab/>
        <w:t>Sakalis VI, Karavitakis M, Bedretdinova D, Bach T, Bosch J, Gacci M, et al. Medical Treatment of Nocturia in Men with Lower Urinary Tract Symptoms: Systematic Review by the European Association of Urology Guidelines Panel for Male Lower Urinary Tract Symptoms. Eur Urol. 2017;72(5):757-69.</w:t>
      </w:r>
    </w:p>
    <w:p w14:paraId="309C17D4" w14:textId="77777777" w:rsidR="00F66785" w:rsidRPr="00F66785" w:rsidRDefault="00F66785" w:rsidP="005C644B">
      <w:pPr>
        <w:pStyle w:val="EndNoteBibliography"/>
        <w:spacing w:after="0"/>
      </w:pPr>
      <w:r w:rsidRPr="00F66785">
        <w:t>17.</w:t>
      </w:r>
      <w:r w:rsidRPr="00F66785">
        <w:tab/>
        <w:t>Malde S, Umbach R, Wheeler JR, Lytvyn L, Cornu JN, Gacci M, et al. A Systematic Review of Patients' Values, Preferences, and Expectations for the Diagnosis and Treatment of Male Lower Urinary Tract Symptoms. Eur Urol. 2021.</w:t>
      </w:r>
    </w:p>
    <w:p w14:paraId="754ABA57" w14:textId="77777777" w:rsidR="00F66785" w:rsidRPr="00F66785" w:rsidRDefault="00F66785" w:rsidP="005C644B">
      <w:pPr>
        <w:pStyle w:val="EndNoteBibliography"/>
        <w:spacing w:after="0"/>
      </w:pPr>
      <w:r w:rsidRPr="00F66785">
        <w:t>18.</w:t>
      </w:r>
      <w:r w:rsidRPr="00F66785">
        <w:tab/>
        <w:t>NICE. Lower urinary tract symptoms : Evidence Update March 2012. National Institute for Health and Care Excellence (NICE). 2012.</w:t>
      </w:r>
    </w:p>
    <w:p w14:paraId="5A4E4203" w14:textId="77777777" w:rsidR="00F66785" w:rsidRPr="00F66785" w:rsidRDefault="00F66785" w:rsidP="005C644B">
      <w:pPr>
        <w:pStyle w:val="EndNoteBibliography"/>
        <w:spacing w:after="0"/>
      </w:pPr>
      <w:r w:rsidRPr="00F66785">
        <w:t>19.</w:t>
      </w:r>
      <w:r w:rsidRPr="00F66785">
        <w:tab/>
        <w:t>Yap TL, Brown C, Cromwell DA, van der Meulen J, Emberton M. The impact of self-management of lower urinary tract symptoms on frequency-volume chart measures. BJU international. 2009;104(8):1104-8.</w:t>
      </w:r>
    </w:p>
    <w:p w14:paraId="549888B6" w14:textId="77777777" w:rsidR="00F66785" w:rsidRPr="00F66785" w:rsidRDefault="00F66785" w:rsidP="005C644B">
      <w:pPr>
        <w:pStyle w:val="EndNoteBibliography"/>
        <w:spacing w:after="0"/>
      </w:pPr>
      <w:r w:rsidRPr="00F66785">
        <w:t>20.</w:t>
      </w:r>
      <w:r w:rsidRPr="00F66785">
        <w:tab/>
        <w:t>Brown CT, Yap T, Cromwell DA, Rixon L, Steed L, Mulligan K, et al. Self management for men with lower urinary tract symptoms: randomised controlled trial. BMJ. 2007;334(7583):25.</w:t>
      </w:r>
    </w:p>
    <w:p w14:paraId="2CB83A23" w14:textId="77777777" w:rsidR="00F66785" w:rsidRPr="00F66785" w:rsidRDefault="00F66785" w:rsidP="005C644B">
      <w:pPr>
        <w:pStyle w:val="EndNoteBibliography"/>
        <w:spacing w:after="0"/>
      </w:pPr>
      <w:r w:rsidRPr="00F66785">
        <w:t>21.</w:t>
      </w:r>
      <w:r w:rsidRPr="00F66785">
        <w:tab/>
        <w:t>Jones C, Hill J, Chapple C. Management of lower urinary tract symptoms in men: summary of NICE guidance. BMJ. 2010;340:c2354.</w:t>
      </w:r>
    </w:p>
    <w:p w14:paraId="31EB992E" w14:textId="77777777" w:rsidR="00F66785" w:rsidRPr="00F66785" w:rsidRDefault="00F66785" w:rsidP="005C644B">
      <w:pPr>
        <w:pStyle w:val="EndNoteBibliography"/>
        <w:spacing w:after="0"/>
      </w:pPr>
      <w:r w:rsidRPr="00F66785">
        <w:t>22.</w:t>
      </w:r>
      <w:r w:rsidRPr="00F66785">
        <w:tab/>
        <w:t>Frost J, Lane JA, Cotterill N, Fader M, Hackshaw-McGeagh L, Hashim H, et al. TReatIng Urinary symptoms in Men in Primary Healthcare using non-pharmacological and non-surgical interventions (TRIUMPH) compared with usual care: study protocol for a cluster randomised controlled trial. Trials. 2019;20(1):546.</w:t>
      </w:r>
    </w:p>
    <w:p w14:paraId="33332295" w14:textId="77777777" w:rsidR="00F66785" w:rsidRPr="00F66785" w:rsidRDefault="00F66785" w:rsidP="005C644B">
      <w:pPr>
        <w:pStyle w:val="EndNoteBibliography"/>
        <w:spacing w:after="0"/>
      </w:pPr>
      <w:r w:rsidRPr="00F66785">
        <w:t>23.</w:t>
      </w:r>
      <w:r w:rsidRPr="00F66785">
        <w:tab/>
        <w:t>Bright E, Cotterill N, Drake M, Abrams P. Developing and validating the International Consultation on Incontinence Questionnaire bladder diary. European Urology. 2014;66(2):294-300.</w:t>
      </w:r>
    </w:p>
    <w:p w14:paraId="011AC471" w14:textId="77777777" w:rsidR="00F66785" w:rsidRPr="00F66785" w:rsidRDefault="00F66785" w:rsidP="005C644B">
      <w:pPr>
        <w:pStyle w:val="EndNoteBibliography"/>
        <w:spacing w:after="0"/>
      </w:pPr>
      <w:r w:rsidRPr="00F66785">
        <w:t>24.</w:t>
      </w:r>
      <w:r w:rsidRPr="00F66785">
        <w:tab/>
        <w:t>Milosevic S, Joseph-Williams N, Pell B, Cain E, Hackett R, Murdoch F, et al. Managing LUTS in primary care: Qualitative study of GPs' and patients' experiences. Br J Gen Pract. 2021.</w:t>
      </w:r>
    </w:p>
    <w:p w14:paraId="71294858" w14:textId="77777777" w:rsidR="00F66785" w:rsidRPr="00F66785" w:rsidRDefault="00F66785" w:rsidP="005C644B">
      <w:pPr>
        <w:pStyle w:val="EndNoteBibliography"/>
        <w:spacing w:after="0"/>
      </w:pPr>
      <w:r w:rsidRPr="00F66785">
        <w:t>25.</w:t>
      </w:r>
      <w:r w:rsidRPr="00F66785">
        <w:tab/>
        <w:t>Drake MJ. Should nocturia not be called a lower urinary tract symptom? European Urology. 2015;67(2):289-90.</w:t>
      </w:r>
    </w:p>
    <w:p w14:paraId="0FE30456" w14:textId="77777777" w:rsidR="00F66785" w:rsidRPr="00F66785" w:rsidRDefault="00F66785" w:rsidP="005C644B">
      <w:pPr>
        <w:pStyle w:val="EndNoteBibliography"/>
        <w:spacing w:after="0"/>
      </w:pPr>
      <w:r w:rsidRPr="00F66785">
        <w:lastRenderedPageBreak/>
        <w:t>26.</w:t>
      </w:r>
      <w:r w:rsidRPr="00F66785">
        <w:tab/>
        <w:t>Weiss JP, Blaivas JG, Blanker MH, Bliwise DL, Dmochowski RR, Drake M, et al. The New England Research Institutes, Inc. (NERI) Nocturia Advisory Conference 2012: focus on outcomes of therapy. BJU Int. 2013;111(5):700-16.</w:t>
      </w:r>
    </w:p>
    <w:p w14:paraId="73170030" w14:textId="77777777" w:rsidR="00F66785" w:rsidRPr="00F66785" w:rsidRDefault="00F66785" w:rsidP="005C644B">
      <w:pPr>
        <w:pStyle w:val="EndNoteBibliography"/>
        <w:spacing w:after="0"/>
      </w:pPr>
      <w:r w:rsidRPr="00F66785">
        <w:t>27.</w:t>
      </w:r>
      <w:r w:rsidRPr="00F66785">
        <w:tab/>
        <w:t>Everaert K, Herve F, Bosch R, Dmochowski R, Drake M, Hashim H, et al. International Continence Society consensus on the diagnosis and treatment of nocturia. Neurourol Urodyn. 2019;38(2):478-98.</w:t>
      </w:r>
    </w:p>
    <w:p w14:paraId="470CE6B4" w14:textId="77777777" w:rsidR="00F66785" w:rsidRPr="00F66785" w:rsidRDefault="00F66785" w:rsidP="005C644B">
      <w:pPr>
        <w:pStyle w:val="EndNoteBibliography"/>
        <w:spacing w:after="0"/>
      </w:pPr>
      <w:r w:rsidRPr="00F66785">
        <w:t>28.</w:t>
      </w:r>
      <w:r w:rsidRPr="00F66785">
        <w:tab/>
        <w:t>Lammers HA, van Wijnhoven R, Teunissen TA, Harmsen S, Lagro-Janssen AL. Why do men suffering from LUTS seek primary medical care? A qualitative study. J Eval Clin Pract. 2015;21(5):931-6.</w:t>
      </w:r>
    </w:p>
    <w:p w14:paraId="28895D10" w14:textId="77777777" w:rsidR="00F66785" w:rsidRPr="00F66785" w:rsidRDefault="00F66785" w:rsidP="005C644B">
      <w:pPr>
        <w:pStyle w:val="EndNoteBibliography"/>
        <w:spacing w:after="0"/>
      </w:pPr>
      <w:r w:rsidRPr="00F66785">
        <w:t>29.</w:t>
      </w:r>
      <w:r w:rsidRPr="00F66785">
        <w:tab/>
        <w:t>S. Gravas (Chair) JNC, M. Gacci, C. Gratzke, T.R.W. Herrmann, C. Mamoulakis, M. Rieken, M.J. Speakman, K.A.O. Tikkinen. EAU Guidelines on management of non-neurogenic male LUTS including benign prostatic obstruction2021.</w:t>
      </w:r>
    </w:p>
    <w:p w14:paraId="1AED4F3E" w14:textId="77777777" w:rsidR="00F66785" w:rsidRPr="00F66785" w:rsidRDefault="00F66785" w:rsidP="005C644B">
      <w:pPr>
        <w:pStyle w:val="EndNoteBibliography"/>
        <w:spacing w:after="0"/>
      </w:pPr>
      <w:r w:rsidRPr="00F66785">
        <w:t>30.</w:t>
      </w:r>
      <w:r w:rsidRPr="00F66785">
        <w:tab/>
        <w:t>NICE. The management of lower urinary tract symptoms in men. National Clinical Guideline Centre. 2010;Clinical Guideline 97.</w:t>
      </w:r>
    </w:p>
    <w:p w14:paraId="01DC56B7" w14:textId="77777777" w:rsidR="00F66785" w:rsidRPr="00F66785" w:rsidRDefault="00F66785" w:rsidP="005C644B">
      <w:pPr>
        <w:pStyle w:val="EndNoteBibliography"/>
        <w:spacing w:after="0"/>
      </w:pPr>
      <w:r w:rsidRPr="00F66785">
        <w:t>31.</w:t>
      </w:r>
      <w:r w:rsidRPr="00F66785">
        <w:tab/>
        <w:t>Gannon K, Glover L, O'Neill M, Emberton M. Men and chronic illness: a qualitative study of LUTS. J Health Psychol. 2004;9(3):411-20.</w:t>
      </w:r>
    </w:p>
    <w:p w14:paraId="3C54DBB9" w14:textId="77777777" w:rsidR="00F66785" w:rsidRPr="00F66785" w:rsidRDefault="00F66785" w:rsidP="005C644B">
      <w:pPr>
        <w:pStyle w:val="EndNoteBibliography"/>
        <w:spacing w:after="0"/>
      </w:pPr>
      <w:r w:rsidRPr="00F66785">
        <w:t>32.</w:t>
      </w:r>
      <w:r w:rsidRPr="00F66785">
        <w:tab/>
        <w:t>Coyne KS, Sexton CC, Kopp Z, Chapple CR, Kaplan SA, Aiyer LP, et al. Assessing patients' descriptions of lower urinary tract symptoms (LUTS) and perspectives on treatment outcomes: results of qualitative research. Int J Clin Pract. 2010;64(9):1260-78.</w:t>
      </w:r>
    </w:p>
    <w:p w14:paraId="0B7699E6" w14:textId="77777777" w:rsidR="00F66785" w:rsidRPr="00F66785" w:rsidRDefault="00F66785" w:rsidP="005C644B">
      <w:pPr>
        <w:pStyle w:val="EndNoteBibliography"/>
        <w:spacing w:after="0"/>
      </w:pPr>
      <w:r w:rsidRPr="00F66785">
        <w:t>33.</w:t>
      </w:r>
      <w:r w:rsidRPr="00F66785">
        <w:tab/>
        <w:t>Ikenwilo D, Heidenreich S, Ryan M, Mankowski C, Nazir J, Watson V. The Best of Both Worlds: An Example Mixed Methods Approach to Understand Men's Preferences for the Treatment of Lower Urinary Tract Symptoms. Patient. 2018;11(1):55-67.</w:t>
      </w:r>
    </w:p>
    <w:p w14:paraId="2DD8C227" w14:textId="77777777" w:rsidR="00F66785" w:rsidRPr="00F66785" w:rsidRDefault="00F66785" w:rsidP="005C644B">
      <w:pPr>
        <w:pStyle w:val="EndNoteBibliography"/>
        <w:spacing w:after="0"/>
      </w:pPr>
      <w:r w:rsidRPr="00F66785">
        <w:t>34.</w:t>
      </w:r>
      <w:r w:rsidRPr="00F66785">
        <w:tab/>
        <w:t>Bright E, Cotterill N, Drake M, Abrams P. Developing and validating the International Consultation on Incontinence Questionnaire bladder diary. Eur Urol. 2014;66(2):294-300.</w:t>
      </w:r>
    </w:p>
    <w:p w14:paraId="5164E279" w14:textId="77777777" w:rsidR="00F66785" w:rsidRPr="00F66785" w:rsidRDefault="00F66785" w:rsidP="005C644B">
      <w:pPr>
        <w:pStyle w:val="EndNoteBibliography"/>
        <w:spacing w:after="0"/>
      </w:pPr>
      <w:r w:rsidRPr="00F66785">
        <w:t>35.</w:t>
      </w:r>
      <w:r w:rsidRPr="00F66785">
        <w:tab/>
        <w:t>Cornu JN, Abrams P, Chapple CR, Dmochowski RR, Lemack GE, Michel MC, et al. A contemporary assessment of nocturia: definition, epidemiology, pathophysiology, and management--a systematic review and meta-analysis. Eur Urol. 2012;62(5):877-90.</w:t>
      </w:r>
    </w:p>
    <w:p w14:paraId="71E5907C" w14:textId="77777777" w:rsidR="00F66785" w:rsidRPr="00F66785" w:rsidRDefault="00F66785" w:rsidP="005C644B">
      <w:pPr>
        <w:pStyle w:val="EndNoteBibliography"/>
      </w:pPr>
      <w:r w:rsidRPr="00F66785">
        <w:t>36.</w:t>
      </w:r>
      <w:r w:rsidRPr="00F66785">
        <w:tab/>
        <w:t>Gibson W, Harari D, Husk J, Lowe D, Wagg A. A national benchmark for the initial assessment of men with LUTS: data from the 2010 Royal College of Physicians National Audit of Continence Care. World J Urol. 2016;34(7):969-77.</w:t>
      </w:r>
    </w:p>
    <w:p w14:paraId="1B477826" w14:textId="112274BF" w:rsidR="007B5374" w:rsidRPr="002611AB" w:rsidRDefault="00764A57" w:rsidP="005C644B">
      <w:pPr>
        <w:spacing w:before="120" w:line="360" w:lineRule="exact"/>
        <w:jc w:val="both"/>
        <w:rPr>
          <w:rFonts w:eastAsia="Times New Roman" w:cstheme="minorHAnsi"/>
          <w:lang w:eastAsia="en-GB"/>
        </w:rPr>
      </w:pPr>
      <w:r>
        <w:rPr>
          <w:rFonts w:ascii="Calibri" w:eastAsia="Calibri" w:hAnsi="Calibri" w:cs="Arial"/>
        </w:rPr>
        <w:fldChar w:fldCharType="end"/>
      </w:r>
    </w:p>
    <w:p w14:paraId="4BAEDC39" w14:textId="1FD9188E" w:rsidR="007B5374" w:rsidRPr="002611AB" w:rsidRDefault="007B5374" w:rsidP="005C644B">
      <w:pPr>
        <w:spacing w:before="120" w:line="360" w:lineRule="exact"/>
        <w:jc w:val="both"/>
        <w:rPr>
          <w:rFonts w:eastAsia="Times New Roman" w:cstheme="minorHAnsi"/>
          <w:lang w:eastAsia="en-GB"/>
        </w:rPr>
      </w:pPr>
    </w:p>
    <w:bookmarkEnd w:id="0"/>
    <w:p w14:paraId="68A06EB6" w14:textId="3EF61D7F" w:rsidR="00AD240C" w:rsidRPr="00B95BCF" w:rsidRDefault="00AD240C" w:rsidP="005C644B">
      <w:pPr>
        <w:spacing w:before="120" w:line="360" w:lineRule="exact"/>
        <w:jc w:val="both"/>
        <w:rPr>
          <w:rFonts w:ascii="Calibri" w:eastAsia="Calibri" w:hAnsi="Calibri" w:cs="Arial"/>
        </w:rPr>
      </w:pPr>
    </w:p>
    <w:sectPr w:rsidR="00AD240C" w:rsidRPr="00B95BC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2C5E73" w14:textId="77777777" w:rsidR="009740D8" w:rsidRDefault="009740D8" w:rsidP="007047EB">
      <w:pPr>
        <w:spacing w:after="0" w:line="240" w:lineRule="auto"/>
      </w:pPr>
      <w:r>
        <w:separator/>
      </w:r>
    </w:p>
  </w:endnote>
  <w:endnote w:type="continuationSeparator" w:id="0">
    <w:p w14:paraId="413E4729" w14:textId="77777777" w:rsidR="009740D8" w:rsidRDefault="009740D8" w:rsidP="007047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1234D2" w14:textId="77777777" w:rsidR="009740D8" w:rsidRDefault="009740D8" w:rsidP="007047EB">
      <w:pPr>
        <w:spacing w:after="0" w:line="240" w:lineRule="auto"/>
      </w:pPr>
      <w:r>
        <w:separator/>
      </w:r>
    </w:p>
  </w:footnote>
  <w:footnote w:type="continuationSeparator" w:id="0">
    <w:p w14:paraId="50790577" w14:textId="77777777" w:rsidR="009740D8" w:rsidRDefault="009740D8" w:rsidP="007047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F92120"/>
    <w:multiLevelType w:val="hybridMultilevel"/>
    <w:tmpl w:val="26200C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E44686"/>
    <w:multiLevelType w:val="hybridMultilevel"/>
    <w:tmpl w:val="911C8B5E"/>
    <w:lvl w:ilvl="0" w:tplc="1B32CF8E">
      <w:start w:val="2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4637707"/>
    <w:multiLevelType w:val="hybridMultilevel"/>
    <w:tmpl w:val="14F67A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B300F8A"/>
    <w:multiLevelType w:val="hybridMultilevel"/>
    <w:tmpl w:val="C4A0A81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684A26E9"/>
    <w:multiLevelType w:val="hybridMultilevel"/>
    <w:tmpl w:val="F25EB7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5F45E39"/>
    <w:multiLevelType w:val="hybridMultilevel"/>
    <w:tmpl w:val="0658AB66"/>
    <w:lvl w:ilvl="0" w:tplc="F55A2AE6">
      <w:start w:val="1"/>
      <w:numFmt w:val="decimal"/>
      <w:lvlText w:val="%1."/>
      <w:lvlJc w:val="left"/>
      <w:pPr>
        <w:ind w:left="360" w:hanging="360"/>
      </w:pPr>
      <w:rPr>
        <w:rFonts w:cstheme="minorBidi" w:hint="default"/>
        <w:color w:val="auto"/>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4"/>
  </w:num>
  <w:num w:numId="2">
    <w:abstractNumId w:val="1"/>
  </w:num>
  <w:num w:numId="3">
    <w:abstractNumId w:val="3"/>
  </w:num>
  <w:num w:numId="4">
    <w:abstractNumId w:val="0"/>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pet599t5axpie5tx752ephppfd5aeptv20&quot;&gt;M Drake full bibliography reattempt&lt;record-ids&gt;&lt;item&gt;5901&lt;/item&gt;&lt;item&gt;5986&lt;/item&gt;&lt;item&gt;6349&lt;/item&gt;&lt;item&gt;6793&lt;/item&gt;&lt;item&gt;6981&lt;/item&gt;&lt;item&gt;7080&lt;/item&gt;&lt;item&gt;7206&lt;/item&gt;&lt;item&gt;7787&lt;/item&gt;&lt;item&gt;8690&lt;/item&gt;&lt;item&gt;8712&lt;/item&gt;&lt;item&gt;9213&lt;/item&gt;&lt;item&gt;9954&lt;/item&gt;&lt;item&gt;10477&lt;/item&gt;&lt;item&gt;10539&lt;/item&gt;&lt;item&gt;10641&lt;/item&gt;&lt;item&gt;11195&lt;/item&gt;&lt;item&gt;11214&lt;/item&gt;&lt;item&gt;11452&lt;/item&gt;&lt;item&gt;12423&lt;/item&gt;&lt;item&gt;12962&lt;/item&gt;&lt;item&gt;12963&lt;/item&gt;&lt;item&gt;13126&lt;/item&gt;&lt;item&gt;13128&lt;/item&gt;&lt;item&gt;13180&lt;/item&gt;&lt;item&gt;13219&lt;/item&gt;&lt;item&gt;13220&lt;/item&gt;&lt;/record-ids&gt;&lt;/item&gt;&lt;/Libraries&gt;"/>
  </w:docVars>
  <w:rsids>
    <w:rsidRoot w:val="008E3744"/>
    <w:rsid w:val="000003DB"/>
    <w:rsid w:val="000078D8"/>
    <w:rsid w:val="000106F5"/>
    <w:rsid w:val="00037CF6"/>
    <w:rsid w:val="00042495"/>
    <w:rsid w:val="00067E3C"/>
    <w:rsid w:val="00073A01"/>
    <w:rsid w:val="00074937"/>
    <w:rsid w:val="00075653"/>
    <w:rsid w:val="0007632A"/>
    <w:rsid w:val="0008206D"/>
    <w:rsid w:val="000A4FC4"/>
    <w:rsid w:val="000B2C28"/>
    <w:rsid w:val="000B3B7B"/>
    <w:rsid w:val="000E6D5E"/>
    <w:rsid w:val="000F0CB6"/>
    <w:rsid w:val="000F4329"/>
    <w:rsid w:val="001030C0"/>
    <w:rsid w:val="001041BE"/>
    <w:rsid w:val="001109E7"/>
    <w:rsid w:val="00111091"/>
    <w:rsid w:val="00112AA8"/>
    <w:rsid w:val="001259CC"/>
    <w:rsid w:val="00144F24"/>
    <w:rsid w:val="00147104"/>
    <w:rsid w:val="001536B4"/>
    <w:rsid w:val="00156288"/>
    <w:rsid w:val="00157AB1"/>
    <w:rsid w:val="00162317"/>
    <w:rsid w:val="00166C9D"/>
    <w:rsid w:val="00166D59"/>
    <w:rsid w:val="001853E6"/>
    <w:rsid w:val="001B1977"/>
    <w:rsid w:val="001B528B"/>
    <w:rsid w:val="001B6256"/>
    <w:rsid w:val="001B6EAD"/>
    <w:rsid w:val="001C428E"/>
    <w:rsid w:val="001D52BB"/>
    <w:rsid w:val="001E0651"/>
    <w:rsid w:val="001F6ECC"/>
    <w:rsid w:val="002025AF"/>
    <w:rsid w:val="00205EC7"/>
    <w:rsid w:val="00214566"/>
    <w:rsid w:val="00215842"/>
    <w:rsid w:val="00215CE1"/>
    <w:rsid w:val="00232012"/>
    <w:rsid w:val="00241BCF"/>
    <w:rsid w:val="00253652"/>
    <w:rsid w:val="002611AB"/>
    <w:rsid w:val="00263F32"/>
    <w:rsid w:val="00276F41"/>
    <w:rsid w:val="00281F6F"/>
    <w:rsid w:val="002873E6"/>
    <w:rsid w:val="00291530"/>
    <w:rsid w:val="002A021D"/>
    <w:rsid w:val="002A54C1"/>
    <w:rsid w:val="002A5A21"/>
    <w:rsid w:val="002C7E85"/>
    <w:rsid w:val="002E3F97"/>
    <w:rsid w:val="00301666"/>
    <w:rsid w:val="0030183A"/>
    <w:rsid w:val="00312DD5"/>
    <w:rsid w:val="003232BA"/>
    <w:rsid w:val="003251B1"/>
    <w:rsid w:val="00350CA0"/>
    <w:rsid w:val="00351363"/>
    <w:rsid w:val="00360272"/>
    <w:rsid w:val="00367390"/>
    <w:rsid w:val="0038136C"/>
    <w:rsid w:val="00382915"/>
    <w:rsid w:val="003865E4"/>
    <w:rsid w:val="00396222"/>
    <w:rsid w:val="003B26AD"/>
    <w:rsid w:val="003B358B"/>
    <w:rsid w:val="003B4AD8"/>
    <w:rsid w:val="003C56F4"/>
    <w:rsid w:val="003E34AA"/>
    <w:rsid w:val="003E36F4"/>
    <w:rsid w:val="003E6ECC"/>
    <w:rsid w:val="003F0E6C"/>
    <w:rsid w:val="00403449"/>
    <w:rsid w:val="00403FE4"/>
    <w:rsid w:val="00406106"/>
    <w:rsid w:val="00410A72"/>
    <w:rsid w:val="00413223"/>
    <w:rsid w:val="00443918"/>
    <w:rsid w:val="004513F7"/>
    <w:rsid w:val="00456396"/>
    <w:rsid w:val="004642E2"/>
    <w:rsid w:val="004712E5"/>
    <w:rsid w:val="00481BA7"/>
    <w:rsid w:val="004A6FE0"/>
    <w:rsid w:val="004B052E"/>
    <w:rsid w:val="004B29D8"/>
    <w:rsid w:val="004B7A17"/>
    <w:rsid w:val="004C22E0"/>
    <w:rsid w:val="004D003A"/>
    <w:rsid w:val="004D0F6E"/>
    <w:rsid w:val="004D0FD4"/>
    <w:rsid w:val="004D34B8"/>
    <w:rsid w:val="004F1F23"/>
    <w:rsid w:val="004F35BC"/>
    <w:rsid w:val="005032A7"/>
    <w:rsid w:val="00520FC1"/>
    <w:rsid w:val="0052123F"/>
    <w:rsid w:val="00542B0A"/>
    <w:rsid w:val="00560476"/>
    <w:rsid w:val="00577202"/>
    <w:rsid w:val="00582BBD"/>
    <w:rsid w:val="00583325"/>
    <w:rsid w:val="00592430"/>
    <w:rsid w:val="00595A58"/>
    <w:rsid w:val="005A2EE4"/>
    <w:rsid w:val="005C30B0"/>
    <w:rsid w:val="005C644B"/>
    <w:rsid w:val="005D678A"/>
    <w:rsid w:val="005F0228"/>
    <w:rsid w:val="005F5810"/>
    <w:rsid w:val="006002AA"/>
    <w:rsid w:val="00603B02"/>
    <w:rsid w:val="0060712D"/>
    <w:rsid w:val="00620E06"/>
    <w:rsid w:val="00620F3F"/>
    <w:rsid w:val="006315B6"/>
    <w:rsid w:val="00631830"/>
    <w:rsid w:val="00637D8D"/>
    <w:rsid w:val="006400C5"/>
    <w:rsid w:val="006426F3"/>
    <w:rsid w:val="006442D1"/>
    <w:rsid w:val="0065527F"/>
    <w:rsid w:val="00655EA1"/>
    <w:rsid w:val="0066706E"/>
    <w:rsid w:val="00672359"/>
    <w:rsid w:val="006A3BB2"/>
    <w:rsid w:val="006A4FC3"/>
    <w:rsid w:val="006B0E09"/>
    <w:rsid w:val="006B6E4D"/>
    <w:rsid w:val="006C365C"/>
    <w:rsid w:val="006C4F37"/>
    <w:rsid w:val="006F427F"/>
    <w:rsid w:val="00701446"/>
    <w:rsid w:val="007047EB"/>
    <w:rsid w:val="00704954"/>
    <w:rsid w:val="00707AF2"/>
    <w:rsid w:val="00711F3D"/>
    <w:rsid w:val="00726879"/>
    <w:rsid w:val="0073035B"/>
    <w:rsid w:val="007354AF"/>
    <w:rsid w:val="00736189"/>
    <w:rsid w:val="00743B90"/>
    <w:rsid w:val="007448AA"/>
    <w:rsid w:val="007467AC"/>
    <w:rsid w:val="007472EA"/>
    <w:rsid w:val="00754940"/>
    <w:rsid w:val="00764A57"/>
    <w:rsid w:val="007650C8"/>
    <w:rsid w:val="00773CF9"/>
    <w:rsid w:val="007902CE"/>
    <w:rsid w:val="00791E9E"/>
    <w:rsid w:val="007A0A20"/>
    <w:rsid w:val="007A383E"/>
    <w:rsid w:val="007B2DB9"/>
    <w:rsid w:val="007B5374"/>
    <w:rsid w:val="007C38D8"/>
    <w:rsid w:val="007C5348"/>
    <w:rsid w:val="007D62EF"/>
    <w:rsid w:val="007D6AB7"/>
    <w:rsid w:val="007E3520"/>
    <w:rsid w:val="00813359"/>
    <w:rsid w:val="00824C0B"/>
    <w:rsid w:val="00834A8D"/>
    <w:rsid w:val="00847864"/>
    <w:rsid w:val="0086418F"/>
    <w:rsid w:val="00880B87"/>
    <w:rsid w:val="008A01C0"/>
    <w:rsid w:val="008D4D37"/>
    <w:rsid w:val="008D4E87"/>
    <w:rsid w:val="008E3744"/>
    <w:rsid w:val="008F1F4B"/>
    <w:rsid w:val="00910E99"/>
    <w:rsid w:val="00936968"/>
    <w:rsid w:val="00962B5F"/>
    <w:rsid w:val="00967FB9"/>
    <w:rsid w:val="009740D8"/>
    <w:rsid w:val="0099361A"/>
    <w:rsid w:val="009A05AC"/>
    <w:rsid w:val="009C5794"/>
    <w:rsid w:val="009C7163"/>
    <w:rsid w:val="009D3431"/>
    <w:rsid w:val="009E1141"/>
    <w:rsid w:val="009E7CC0"/>
    <w:rsid w:val="009F1623"/>
    <w:rsid w:val="00A00670"/>
    <w:rsid w:val="00A017CF"/>
    <w:rsid w:val="00A040F4"/>
    <w:rsid w:val="00A10241"/>
    <w:rsid w:val="00A16C9D"/>
    <w:rsid w:val="00A23FC5"/>
    <w:rsid w:val="00A50B92"/>
    <w:rsid w:val="00A54048"/>
    <w:rsid w:val="00A56316"/>
    <w:rsid w:val="00A61554"/>
    <w:rsid w:val="00A645E6"/>
    <w:rsid w:val="00A64A71"/>
    <w:rsid w:val="00A729D5"/>
    <w:rsid w:val="00A83F37"/>
    <w:rsid w:val="00A85EB1"/>
    <w:rsid w:val="00A91240"/>
    <w:rsid w:val="00A97CA2"/>
    <w:rsid w:val="00AA4AA8"/>
    <w:rsid w:val="00AA4CFC"/>
    <w:rsid w:val="00AA6197"/>
    <w:rsid w:val="00AC2A63"/>
    <w:rsid w:val="00AC6EC8"/>
    <w:rsid w:val="00AD240C"/>
    <w:rsid w:val="00AD4CEC"/>
    <w:rsid w:val="00AE2AB4"/>
    <w:rsid w:val="00AE5BA1"/>
    <w:rsid w:val="00AE651E"/>
    <w:rsid w:val="00AF050B"/>
    <w:rsid w:val="00AF0C48"/>
    <w:rsid w:val="00AF47AB"/>
    <w:rsid w:val="00AF6047"/>
    <w:rsid w:val="00AF6C3B"/>
    <w:rsid w:val="00B074F1"/>
    <w:rsid w:val="00B168B2"/>
    <w:rsid w:val="00B226B9"/>
    <w:rsid w:val="00B23C86"/>
    <w:rsid w:val="00B25778"/>
    <w:rsid w:val="00B2668C"/>
    <w:rsid w:val="00B40FCD"/>
    <w:rsid w:val="00B61090"/>
    <w:rsid w:val="00B703FE"/>
    <w:rsid w:val="00B734D8"/>
    <w:rsid w:val="00B8237B"/>
    <w:rsid w:val="00B95BCF"/>
    <w:rsid w:val="00B96B46"/>
    <w:rsid w:val="00BB42F3"/>
    <w:rsid w:val="00BC3DDD"/>
    <w:rsid w:val="00BC5715"/>
    <w:rsid w:val="00BC7A32"/>
    <w:rsid w:val="00BE5652"/>
    <w:rsid w:val="00C10108"/>
    <w:rsid w:val="00C1395A"/>
    <w:rsid w:val="00C3516B"/>
    <w:rsid w:val="00C41A47"/>
    <w:rsid w:val="00C444F6"/>
    <w:rsid w:val="00C45F81"/>
    <w:rsid w:val="00C46486"/>
    <w:rsid w:val="00C716F9"/>
    <w:rsid w:val="00C76FDD"/>
    <w:rsid w:val="00C77121"/>
    <w:rsid w:val="00C90751"/>
    <w:rsid w:val="00C96FD7"/>
    <w:rsid w:val="00CA51D1"/>
    <w:rsid w:val="00CC3530"/>
    <w:rsid w:val="00CC46F7"/>
    <w:rsid w:val="00CE1C44"/>
    <w:rsid w:val="00D063FA"/>
    <w:rsid w:val="00D23040"/>
    <w:rsid w:val="00D400DA"/>
    <w:rsid w:val="00D50A73"/>
    <w:rsid w:val="00D723B9"/>
    <w:rsid w:val="00D776D3"/>
    <w:rsid w:val="00D77763"/>
    <w:rsid w:val="00D8270D"/>
    <w:rsid w:val="00D87530"/>
    <w:rsid w:val="00D92E6F"/>
    <w:rsid w:val="00DA6008"/>
    <w:rsid w:val="00DB747D"/>
    <w:rsid w:val="00DD1F11"/>
    <w:rsid w:val="00E05BCC"/>
    <w:rsid w:val="00E12AC5"/>
    <w:rsid w:val="00E420D9"/>
    <w:rsid w:val="00E47871"/>
    <w:rsid w:val="00E47946"/>
    <w:rsid w:val="00E50527"/>
    <w:rsid w:val="00E60FD7"/>
    <w:rsid w:val="00E7114C"/>
    <w:rsid w:val="00E8159A"/>
    <w:rsid w:val="00E95A66"/>
    <w:rsid w:val="00EA3AA6"/>
    <w:rsid w:val="00EB0749"/>
    <w:rsid w:val="00EB705A"/>
    <w:rsid w:val="00ED1102"/>
    <w:rsid w:val="00EF29F3"/>
    <w:rsid w:val="00EF76A2"/>
    <w:rsid w:val="00F12874"/>
    <w:rsid w:val="00F13EA9"/>
    <w:rsid w:val="00F168D1"/>
    <w:rsid w:val="00F34C29"/>
    <w:rsid w:val="00F378EC"/>
    <w:rsid w:val="00F62D3F"/>
    <w:rsid w:val="00F63DC0"/>
    <w:rsid w:val="00F66785"/>
    <w:rsid w:val="00F71579"/>
    <w:rsid w:val="00F728A1"/>
    <w:rsid w:val="00F75B61"/>
    <w:rsid w:val="00F778D0"/>
    <w:rsid w:val="00F82C62"/>
    <w:rsid w:val="00F857B4"/>
    <w:rsid w:val="00F91842"/>
    <w:rsid w:val="00FA17B3"/>
    <w:rsid w:val="00FA214D"/>
    <w:rsid w:val="00FA2A85"/>
    <w:rsid w:val="00FA3924"/>
    <w:rsid w:val="00FB57FB"/>
    <w:rsid w:val="00FC1205"/>
    <w:rsid w:val="00FD2567"/>
    <w:rsid w:val="00FD68BD"/>
    <w:rsid w:val="00FD768B"/>
    <w:rsid w:val="00FE23C4"/>
    <w:rsid w:val="00FE77F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002EDE"/>
  <w15:chartTrackingRefBased/>
  <w15:docId w15:val="{6BB358A2-7EC6-42BB-A281-56B8CACFCA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418F"/>
  </w:style>
  <w:style w:type="paragraph" w:styleId="Heading2">
    <w:name w:val="heading 2"/>
    <w:basedOn w:val="Normal"/>
    <w:next w:val="Normal"/>
    <w:link w:val="Heading2Char"/>
    <w:uiPriority w:val="9"/>
    <w:unhideWhenUsed/>
    <w:qFormat/>
    <w:rsid w:val="00CC46F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8E3744"/>
    <w:pPr>
      <w:pBdr>
        <w:top w:val="nil"/>
        <w:left w:val="nil"/>
        <w:bottom w:val="nil"/>
        <w:right w:val="nil"/>
        <w:between w:val="nil"/>
        <w:bar w:val="nil"/>
      </w:pBdr>
    </w:pPr>
    <w:rPr>
      <w:rFonts w:ascii="Calibri" w:eastAsia="Calibri" w:hAnsi="Calibri" w:cs="Calibri"/>
      <w:color w:val="000000"/>
      <w:u w:color="000000"/>
      <w:bdr w:val="nil"/>
      <w:lang w:eastAsia="en-GB"/>
    </w:rPr>
  </w:style>
  <w:style w:type="character" w:customStyle="1" w:styleId="BodyChar">
    <w:name w:val="Body Char"/>
    <w:basedOn w:val="DefaultParagraphFont"/>
    <w:link w:val="Body"/>
    <w:rsid w:val="008E3744"/>
    <w:rPr>
      <w:rFonts w:ascii="Calibri" w:eastAsia="Calibri" w:hAnsi="Calibri" w:cs="Calibri"/>
      <w:color w:val="000000"/>
      <w:u w:color="000000"/>
      <w:bdr w:val="nil"/>
      <w:lang w:eastAsia="en-GB"/>
    </w:rPr>
  </w:style>
  <w:style w:type="paragraph" w:styleId="Caption">
    <w:name w:val="caption"/>
    <w:next w:val="Body"/>
    <w:link w:val="CaptionChar"/>
    <w:rsid w:val="00C90751"/>
    <w:pPr>
      <w:pBdr>
        <w:top w:val="nil"/>
        <w:left w:val="nil"/>
        <w:bottom w:val="nil"/>
        <w:right w:val="nil"/>
        <w:between w:val="nil"/>
        <w:bar w:val="nil"/>
      </w:pBdr>
      <w:spacing w:after="200" w:line="240" w:lineRule="auto"/>
    </w:pPr>
    <w:rPr>
      <w:rFonts w:ascii="Calibri" w:eastAsia="Calibri" w:hAnsi="Calibri" w:cs="Calibri"/>
      <w:b/>
      <w:iCs/>
      <w:color w:val="000000" w:themeColor="text1"/>
      <w:szCs w:val="18"/>
      <w:u w:color="44546A"/>
      <w:bdr w:val="nil"/>
      <w:lang w:val="en-US" w:eastAsia="en-GB"/>
    </w:rPr>
  </w:style>
  <w:style w:type="character" w:customStyle="1" w:styleId="CaptionChar">
    <w:name w:val="Caption Char"/>
    <w:basedOn w:val="DefaultParagraphFont"/>
    <w:link w:val="Caption"/>
    <w:rsid w:val="00C90751"/>
    <w:rPr>
      <w:rFonts w:ascii="Calibri" w:eastAsia="Calibri" w:hAnsi="Calibri" w:cs="Calibri"/>
      <w:b/>
      <w:iCs/>
      <w:color w:val="000000" w:themeColor="text1"/>
      <w:szCs w:val="18"/>
      <w:u w:color="44546A"/>
      <w:bdr w:val="nil"/>
      <w:lang w:val="en-US" w:eastAsia="en-GB"/>
    </w:rPr>
  </w:style>
  <w:style w:type="paragraph" w:styleId="ListParagraph">
    <w:name w:val="List Paragraph"/>
    <w:basedOn w:val="Normal"/>
    <w:link w:val="ListParagraphChar"/>
    <w:uiPriority w:val="34"/>
    <w:qFormat/>
    <w:rsid w:val="00FA214D"/>
    <w:pPr>
      <w:ind w:left="720"/>
      <w:contextualSpacing/>
    </w:pPr>
  </w:style>
  <w:style w:type="character" w:customStyle="1" w:styleId="ListParagraphChar">
    <w:name w:val="List Paragraph Char"/>
    <w:basedOn w:val="DefaultParagraphFont"/>
    <w:link w:val="ListParagraph"/>
    <w:uiPriority w:val="34"/>
    <w:rsid w:val="00FA214D"/>
  </w:style>
  <w:style w:type="table" w:styleId="TableGridLight">
    <w:name w:val="Grid Table Light"/>
    <w:basedOn w:val="TableNormal"/>
    <w:uiPriority w:val="40"/>
    <w:rsid w:val="00D8270D"/>
    <w:pPr>
      <w:spacing w:after="0" w:line="240" w:lineRule="auto"/>
    </w:pPr>
    <w:rPr>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Quote">
    <w:name w:val="Quote"/>
    <w:basedOn w:val="Normal"/>
    <w:next w:val="Normal"/>
    <w:link w:val="QuoteChar"/>
    <w:autoRedefine/>
    <w:uiPriority w:val="29"/>
    <w:qFormat/>
    <w:rsid w:val="00D723B9"/>
    <w:pPr>
      <w:spacing w:before="120" w:line="360" w:lineRule="exact"/>
      <w:ind w:left="720" w:right="864"/>
      <w:jc w:val="both"/>
    </w:pPr>
    <w:rPr>
      <w:rFonts w:asciiTheme="majorHAnsi" w:hAnsiTheme="majorHAnsi" w:cstheme="majorHAnsi"/>
      <w:i/>
      <w:iCs/>
      <w:color w:val="000000" w:themeColor="text1"/>
      <w:sz w:val="21"/>
      <w:szCs w:val="21"/>
      <w:shd w:val="clear" w:color="auto" w:fill="FFFFFF"/>
      <w:lang w:eastAsia="en-GB"/>
    </w:rPr>
  </w:style>
  <w:style w:type="character" w:customStyle="1" w:styleId="QuoteChar">
    <w:name w:val="Quote Char"/>
    <w:basedOn w:val="DefaultParagraphFont"/>
    <w:link w:val="Quote"/>
    <w:uiPriority w:val="29"/>
    <w:rsid w:val="00D723B9"/>
    <w:rPr>
      <w:rFonts w:asciiTheme="majorHAnsi" w:hAnsiTheme="majorHAnsi" w:cstheme="majorHAnsi"/>
      <w:i/>
      <w:iCs/>
      <w:color w:val="000000" w:themeColor="text1"/>
      <w:sz w:val="21"/>
      <w:szCs w:val="21"/>
      <w:lang w:eastAsia="en-GB"/>
    </w:rPr>
  </w:style>
  <w:style w:type="table" w:styleId="TableGrid">
    <w:name w:val="Table Grid"/>
    <w:basedOn w:val="TableNormal"/>
    <w:uiPriority w:val="39"/>
    <w:rsid w:val="00880B87"/>
    <w:pPr>
      <w:spacing w:after="0"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5A2EE4"/>
    <w:pPr>
      <w:widowControl w:val="0"/>
      <w:autoSpaceDE w:val="0"/>
      <w:autoSpaceDN w:val="0"/>
      <w:spacing w:after="0" w:line="240" w:lineRule="auto"/>
    </w:pPr>
    <w:rPr>
      <w:rFonts w:ascii="Calibri" w:eastAsia="Calibri" w:hAnsi="Calibri" w:cs="Calibri"/>
      <w:sz w:val="20"/>
      <w:szCs w:val="20"/>
      <w:lang w:eastAsia="en-GB" w:bidi="en-GB"/>
    </w:rPr>
  </w:style>
  <w:style w:type="character" w:customStyle="1" w:styleId="BodyTextChar">
    <w:name w:val="Body Text Char"/>
    <w:basedOn w:val="DefaultParagraphFont"/>
    <w:link w:val="BodyText"/>
    <w:uiPriority w:val="1"/>
    <w:rsid w:val="005A2EE4"/>
    <w:rPr>
      <w:rFonts w:ascii="Calibri" w:eastAsia="Calibri" w:hAnsi="Calibri" w:cs="Calibri"/>
      <w:sz w:val="20"/>
      <w:szCs w:val="20"/>
      <w:lang w:eastAsia="en-GB" w:bidi="en-GB"/>
    </w:rPr>
  </w:style>
  <w:style w:type="paragraph" w:customStyle="1" w:styleId="TableParagraph">
    <w:name w:val="Table Paragraph"/>
    <w:basedOn w:val="Normal"/>
    <w:uiPriority w:val="1"/>
    <w:qFormat/>
    <w:rsid w:val="005A2EE4"/>
    <w:pPr>
      <w:widowControl w:val="0"/>
      <w:autoSpaceDE w:val="0"/>
      <w:autoSpaceDN w:val="0"/>
      <w:spacing w:after="0" w:line="240" w:lineRule="auto"/>
    </w:pPr>
    <w:rPr>
      <w:rFonts w:ascii="Calibri" w:eastAsia="Calibri" w:hAnsi="Calibri" w:cs="Calibri"/>
      <w:lang w:eastAsia="en-GB" w:bidi="en-GB"/>
    </w:rPr>
  </w:style>
  <w:style w:type="character" w:customStyle="1" w:styleId="Heading2Char">
    <w:name w:val="Heading 2 Char"/>
    <w:basedOn w:val="DefaultParagraphFont"/>
    <w:link w:val="Heading2"/>
    <w:uiPriority w:val="9"/>
    <w:rsid w:val="00CC46F7"/>
    <w:rPr>
      <w:rFonts w:asciiTheme="majorHAnsi" w:eastAsiaTheme="majorEastAsia" w:hAnsiTheme="majorHAnsi" w:cstheme="majorBidi"/>
      <w:color w:val="2F5496" w:themeColor="accent1" w:themeShade="BF"/>
      <w:sz w:val="26"/>
      <w:szCs w:val="26"/>
    </w:rPr>
  </w:style>
  <w:style w:type="paragraph" w:styleId="Subtitle">
    <w:name w:val="Subtitle"/>
    <w:next w:val="Normal"/>
    <w:link w:val="SubtitleChar"/>
    <w:uiPriority w:val="11"/>
    <w:qFormat/>
    <w:rsid w:val="00764A57"/>
    <w:pPr>
      <w:spacing w:line="360" w:lineRule="auto"/>
    </w:pPr>
    <w:rPr>
      <w:rFonts w:asciiTheme="majorHAnsi" w:hAnsiTheme="majorHAnsi" w:cstheme="majorHAnsi"/>
      <w:b/>
      <w:bCs/>
      <w:sz w:val="21"/>
      <w:szCs w:val="21"/>
      <w:lang w:eastAsia="en-GB"/>
    </w:rPr>
  </w:style>
  <w:style w:type="character" w:customStyle="1" w:styleId="SubtitleChar">
    <w:name w:val="Subtitle Char"/>
    <w:basedOn w:val="DefaultParagraphFont"/>
    <w:link w:val="Subtitle"/>
    <w:uiPriority w:val="11"/>
    <w:rsid w:val="00764A57"/>
    <w:rPr>
      <w:rFonts w:asciiTheme="majorHAnsi" w:hAnsiTheme="majorHAnsi" w:cstheme="majorHAnsi"/>
      <w:b/>
      <w:bCs/>
      <w:sz w:val="21"/>
      <w:szCs w:val="21"/>
      <w:lang w:eastAsia="en-GB"/>
    </w:rPr>
  </w:style>
  <w:style w:type="paragraph" w:customStyle="1" w:styleId="EndNoteBibliographyTitle">
    <w:name w:val="EndNote Bibliography Title"/>
    <w:basedOn w:val="Normal"/>
    <w:link w:val="EndNoteBibliographyTitleChar"/>
    <w:rsid w:val="00764A5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64A57"/>
    <w:rPr>
      <w:rFonts w:ascii="Calibri" w:hAnsi="Calibri" w:cs="Calibri"/>
      <w:noProof/>
      <w:lang w:val="en-US"/>
    </w:rPr>
  </w:style>
  <w:style w:type="paragraph" w:customStyle="1" w:styleId="EndNoteBibliography">
    <w:name w:val="EndNote Bibliography"/>
    <w:basedOn w:val="Normal"/>
    <w:link w:val="EndNoteBibliographyChar"/>
    <w:rsid w:val="00764A57"/>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764A57"/>
    <w:rPr>
      <w:rFonts w:ascii="Calibri" w:hAnsi="Calibri" w:cs="Calibri"/>
      <w:noProof/>
      <w:lang w:val="en-US"/>
    </w:rPr>
  </w:style>
  <w:style w:type="paragraph" w:styleId="Revision">
    <w:name w:val="Revision"/>
    <w:hidden/>
    <w:uiPriority w:val="99"/>
    <w:semiHidden/>
    <w:rsid w:val="00B25778"/>
    <w:pPr>
      <w:spacing w:after="0" w:line="240" w:lineRule="auto"/>
    </w:pPr>
  </w:style>
  <w:style w:type="paragraph" w:styleId="EndnoteText">
    <w:name w:val="endnote text"/>
    <w:basedOn w:val="Normal"/>
    <w:link w:val="EndnoteTextChar"/>
    <w:uiPriority w:val="99"/>
    <w:semiHidden/>
    <w:unhideWhenUsed/>
    <w:rsid w:val="005D678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D678A"/>
    <w:rPr>
      <w:sz w:val="20"/>
      <w:szCs w:val="20"/>
    </w:rPr>
  </w:style>
  <w:style w:type="character" w:styleId="EndnoteReference">
    <w:name w:val="endnote reference"/>
    <w:basedOn w:val="DefaultParagraphFont"/>
    <w:uiPriority w:val="99"/>
    <w:semiHidden/>
    <w:unhideWhenUsed/>
    <w:rsid w:val="005D678A"/>
    <w:rPr>
      <w:vertAlign w:val="superscript"/>
    </w:rPr>
  </w:style>
  <w:style w:type="character" w:styleId="CommentReference">
    <w:name w:val="annotation reference"/>
    <w:basedOn w:val="DefaultParagraphFont"/>
    <w:uiPriority w:val="99"/>
    <w:semiHidden/>
    <w:unhideWhenUsed/>
    <w:rsid w:val="00EB705A"/>
    <w:rPr>
      <w:sz w:val="16"/>
      <w:szCs w:val="16"/>
    </w:rPr>
  </w:style>
  <w:style w:type="paragraph" w:styleId="CommentText">
    <w:name w:val="annotation text"/>
    <w:basedOn w:val="Normal"/>
    <w:link w:val="CommentTextChar"/>
    <w:uiPriority w:val="99"/>
    <w:semiHidden/>
    <w:unhideWhenUsed/>
    <w:rsid w:val="00EB705A"/>
    <w:pPr>
      <w:spacing w:line="240" w:lineRule="auto"/>
    </w:pPr>
    <w:rPr>
      <w:sz w:val="20"/>
      <w:szCs w:val="20"/>
    </w:rPr>
  </w:style>
  <w:style w:type="character" w:customStyle="1" w:styleId="CommentTextChar">
    <w:name w:val="Comment Text Char"/>
    <w:basedOn w:val="DefaultParagraphFont"/>
    <w:link w:val="CommentText"/>
    <w:uiPriority w:val="99"/>
    <w:semiHidden/>
    <w:rsid w:val="00EB705A"/>
    <w:rPr>
      <w:sz w:val="20"/>
      <w:szCs w:val="20"/>
    </w:rPr>
  </w:style>
  <w:style w:type="paragraph" w:styleId="CommentSubject">
    <w:name w:val="annotation subject"/>
    <w:basedOn w:val="CommentText"/>
    <w:next w:val="CommentText"/>
    <w:link w:val="CommentSubjectChar"/>
    <w:uiPriority w:val="99"/>
    <w:semiHidden/>
    <w:unhideWhenUsed/>
    <w:rsid w:val="00EB705A"/>
    <w:rPr>
      <w:b/>
      <w:bCs/>
    </w:rPr>
  </w:style>
  <w:style w:type="character" w:customStyle="1" w:styleId="CommentSubjectChar">
    <w:name w:val="Comment Subject Char"/>
    <w:basedOn w:val="CommentTextChar"/>
    <w:link w:val="CommentSubject"/>
    <w:uiPriority w:val="99"/>
    <w:semiHidden/>
    <w:rsid w:val="00EB705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8751263">
      <w:bodyDiv w:val="1"/>
      <w:marLeft w:val="0"/>
      <w:marRight w:val="0"/>
      <w:marTop w:val="0"/>
      <w:marBottom w:val="0"/>
      <w:divBdr>
        <w:top w:val="none" w:sz="0" w:space="0" w:color="auto"/>
        <w:left w:val="none" w:sz="0" w:space="0" w:color="auto"/>
        <w:bottom w:val="none" w:sz="0" w:space="0" w:color="auto"/>
        <w:right w:val="none" w:sz="0" w:space="0" w:color="auto"/>
      </w:divBdr>
    </w:div>
    <w:div w:id="1351028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TotalTime>
  <Pages>12</Pages>
  <Words>6442</Words>
  <Characters>36726</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dc:creator>
  <cp:keywords/>
  <dc:description/>
  <cp:lastModifiedBy>Marcus Drake</cp:lastModifiedBy>
  <cp:revision>7</cp:revision>
  <dcterms:created xsi:type="dcterms:W3CDTF">2021-12-20T20:15:00Z</dcterms:created>
  <dcterms:modified xsi:type="dcterms:W3CDTF">2021-12-20T21:07:00Z</dcterms:modified>
</cp:coreProperties>
</file>